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77777777" w:rsidR="0087198A" w:rsidRPr="0087198A" w:rsidRDefault="00FE7710" w:rsidP="00AC2069">
      <w:pPr>
        <w:pStyle w:val="Paragraph"/>
        <w:spacing w:before="0"/>
        <w:ind w:firstLine="0"/>
      </w:pPr>
      <w:r w:rsidRPr="0087198A">
        <w:t>Peyton D. Murray,</w:t>
      </w:r>
      <w:r w:rsidRPr="0087198A">
        <w:rPr>
          <w:vertAlign w:val="superscript"/>
        </w:rPr>
        <w:t>1ξ</w:t>
      </w:r>
      <w:r w:rsidRPr="0087198A">
        <w:t xml:space="preserve"> Dustin A. Gilbert,</w:t>
      </w:r>
      <w:r w:rsidRPr="0087198A">
        <w:rPr>
          <w:vertAlign w:val="superscript"/>
        </w:rPr>
        <w:t>2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77777777" w:rsidR="0087198A" w:rsidRPr="0087198A" w:rsidRDefault="00FE7710" w:rsidP="00AC2069">
      <w:pPr>
        <w:pStyle w:val="Paragraph"/>
        <w:spacing w:before="0"/>
        <w:ind w:firstLine="0"/>
      </w:pPr>
      <w:r w:rsidRPr="0087198A">
        <w:t>David Hernandez-Maldonado,</w:t>
      </w:r>
      <w:r w:rsidRPr="0087198A">
        <w:rPr>
          <w:vertAlign w:val="superscript"/>
        </w:rPr>
        <w:t>3</w:t>
      </w:r>
      <w:r w:rsidRPr="0087198A">
        <w:t xml:space="preserve"> Maria Varela,</w:t>
      </w:r>
      <w:r w:rsidRPr="0087198A">
        <w:rPr>
          <w:vertAlign w:val="superscript"/>
        </w:rPr>
        <w:t>3</w:t>
      </w:r>
      <w:r w:rsidRPr="0087198A">
        <w:t xml:space="preserve"> Zachary E. Brubaker,</w:t>
      </w:r>
      <w:r w:rsidRPr="0087198A">
        <w:rPr>
          <w:vertAlign w:val="superscript"/>
        </w:rPr>
        <w:t>1,4</w:t>
      </w:r>
      <w:r w:rsidRPr="0087198A">
        <w:t xml:space="preserve"> Rajesh V. Chopdekar,</w:t>
      </w:r>
      <w:r w:rsidRPr="0087198A">
        <w:rPr>
          <w:vertAlign w:val="superscript"/>
        </w:rPr>
        <w:t>5,6</w:t>
      </w:r>
      <w:r w:rsidRPr="0087198A">
        <w:t xml:space="preserve"> 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Pr="0087198A">
        <w:rPr>
          <w:vertAlign w:val="superscript"/>
        </w:rPr>
        <w:t>7</w:t>
      </w:r>
      <w:r w:rsidRPr="0087198A">
        <w:t xml:space="preserve"> Elke Arenholz,</w:t>
      </w:r>
      <w:r w:rsidRPr="0087198A">
        <w:rPr>
          <w:vertAlign w:val="superscript"/>
        </w:rPr>
        <w:t>6</w:t>
      </w:r>
      <w:r w:rsidRPr="0087198A">
        <w:t xml:space="preserve"> Yayoi Takamura,</w:t>
      </w:r>
      <w:r w:rsidRPr="0087198A">
        <w:rPr>
          <w:vertAlign w:val="superscript"/>
        </w:rPr>
        <w:t>5</w:t>
      </w:r>
      <w:r w:rsidRPr="0087198A">
        <w:t xml:space="preserve"> </w:t>
      </w:r>
    </w:p>
    <w:p w14:paraId="04E95278" w14:textId="1D29E33B" w:rsidR="00105226" w:rsidRPr="0087198A" w:rsidRDefault="00FE7710" w:rsidP="00AC2069">
      <w:pPr>
        <w:pStyle w:val="Paragraph"/>
        <w:spacing w:before="0"/>
        <w:ind w:firstLine="0"/>
      </w:pPr>
      <w:r w:rsidRPr="0087198A">
        <w:t>Julie A. Borchers,</w:t>
      </w:r>
      <w:r w:rsidRPr="0087198A">
        <w:rPr>
          <w:vertAlign w:val="superscript"/>
        </w:rPr>
        <w:t>2</w:t>
      </w:r>
      <w:r w:rsidRPr="0087198A">
        <w:t xml:space="preserve"> Kai Liu</w:t>
      </w:r>
      <w:r w:rsidRPr="0087198A">
        <w:rPr>
          <w:vertAlign w:val="superscript"/>
        </w:rPr>
        <w:t>1,8*</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3CE5701D" w14:textId="77777777" w:rsidR="00105226" w:rsidRPr="0087198A" w:rsidRDefault="00105226" w:rsidP="00DE181E">
      <w:pPr>
        <w:pStyle w:val="Paragraph"/>
        <w:spacing w:line="360" w:lineRule="auto"/>
        <w:ind w:firstLine="0"/>
      </w:pPr>
      <w:r w:rsidRPr="0087198A">
        <w:rPr>
          <w:vertAlign w:val="superscript"/>
        </w:rPr>
        <w:t>3</w:t>
      </w:r>
      <w:r w:rsidRPr="0087198A">
        <w:t xml:space="preserve">Universidad </w:t>
      </w:r>
      <w:proofErr w:type="spellStart"/>
      <w:r w:rsidRPr="0087198A">
        <w:t>Complutense</w:t>
      </w:r>
      <w:proofErr w:type="spellEnd"/>
      <w:r w:rsidRPr="0087198A">
        <w:t xml:space="preserve"> de Madrid, Madrid 28040, Spain</w:t>
      </w:r>
      <w:r w:rsidR="007B0C94" w:rsidRPr="0087198A">
        <w:t>.</w:t>
      </w:r>
    </w:p>
    <w:p w14:paraId="7DF55D63" w14:textId="77777777" w:rsidR="00261A68" w:rsidRPr="0087198A" w:rsidRDefault="00105226" w:rsidP="00DE181E">
      <w:pPr>
        <w:pStyle w:val="Paragraph"/>
        <w:spacing w:line="360" w:lineRule="auto"/>
        <w:ind w:firstLine="0"/>
      </w:pPr>
      <w:r w:rsidRPr="0087198A">
        <w:rPr>
          <w:vertAlign w:val="superscript"/>
        </w:rPr>
        <w:t>4</w:t>
      </w:r>
      <w:r w:rsidR="00FB1E3C" w:rsidRPr="0087198A">
        <w:t xml:space="preserve">Materials Science </w:t>
      </w:r>
      <w:r w:rsidR="00FE7710" w:rsidRPr="0087198A">
        <w:t>Division,</w:t>
      </w:r>
      <w:r w:rsidR="00FE7710" w:rsidRPr="0087198A">
        <w:rPr>
          <w:vertAlign w:val="superscript"/>
        </w:rPr>
        <w:t xml:space="preserve"> </w:t>
      </w:r>
      <w:r w:rsidRPr="0087198A">
        <w:t>Lawrence Livermore National Laboratory, Livermore, CA 94550</w:t>
      </w:r>
      <w:r w:rsidR="008F5BF9" w:rsidRPr="0087198A">
        <w:t>, USA</w:t>
      </w:r>
      <w:r w:rsidR="007B0C94" w:rsidRPr="0087198A">
        <w:t>.</w:t>
      </w:r>
    </w:p>
    <w:p w14:paraId="42226878" w14:textId="637E43A1" w:rsidR="00105226" w:rsidRPr="0087198A" w:rsidRDefault="00105226" w:rsidP="00DE181E">
      <w:pPr>
        <w:pStyle w:val="Paragraph"/>
        <w:spacing w:line="360" w:lineRule="auto"/>
        <w:ind w:firstLine="0"/>
      </w:pPr>
      <w:r w:rsidRPr="0087198A">
        <w:rPr>
          <w:vertAlign w:val="superscript"/>
        </w:rPr>
        <w:t>5</w:t>
      </w:r>
      <w:r w:rsidRPr="0087198A">
        <w:t>Department of Materials Science and Engineering, University of California, Davis, CA 95616</w:t>
      </w:r>
      <w:r w:rsidR="008F5BF9" w:rsidRPr="0087198A">
        <w:t>, USA</w:t>
      </w:r>
      <w:r w:rsidR="007B0C94" w:rsidRPr="0087198A">
        <w:t>.</w:t>
      </w:r>
    </w:p>
    <w:p w14:paraId="3D0E9B1C" w14:textId="77777777" w:rsidR="00105226" w:rsidRPr="0087198A" w:rsidRDefault="00105226" w:rsidP="00DE181E">
      <w:pPr>
        <w:pStyle w:val="Paragraph"/>
        <w:spacing w:line="360" w:lineRule="auto"/>
        <w:ind w:firstLine="0"/>
      </w:pPr>
      <w:r w:rsidRPr="0087198A">
        <w:rPr>
          <w:vertAlign w:val="superscript"/>
        </w:rPr>
        <w:t>6</w:t>
      </w:r>
      <w:r w:rsidRPr="0087198A">
        <w:t>Advanced Light Source, Lawrence Berkeley National Laboratory, Berkeley, CA 94720</w:t>
      </w:r>
      <w:r w:rsidR="008F5BF9" w:rsidRPr="0087198A">
        <w:t>, USA</w:t>
      </w:r>
      <w:r w:rsidR="007B0C94" w:rsidRPr="0087198A">
        <w:t>.</w:t>
      </w:r>
    </w:p>
    <w:p w14:paraId="2E64A4BD" w14:textId="7658E8CB" w:rsidR="00FE7710" w:rsidRPr="0087198A" w:rsidRDefault="00FE7710" w:rsidP="00DE181E">
      <w:pPr>
        <w:pStyle w:val="Paragraph"/>
        <w:spacing w:line="360" w:lineRule="auto"/>
        <w:ind w:firstLine="0"/>
      </w:pPr>
      <w:r w:rsidRPr="0087198A">
        <w:rPr>
          <w:vertAlign w:val="superscript"/>
        </w:rPr>
        <w:t>7</w:t>
      </w:r>
      <w:r w:rsidR="00FB1E3C" w:rsidRPr="0087198A">
        <w:t>Physics Division</w:t>
      </w:r>
      <w:r w:rsidRPr="0087198A">
        <w:t>,</w:t>
      </w:r>
      <w:r w:rsidRPr="0087198A">
        <w:rPr>
          <w:vertAlign w:val="superscript"/>
        </w:rPr>
        <w:t xml:space="preserve"> </w:t>
      </w:r>
      <w:r w:rsidRPr="0087198A">
        <w:t>Lawrence Livermore National Laboratory, Livermore, CA 94550, USA.</w:t>
      </w:r>
    </w:p>
    <w:p w14:paraId="74616101" w14:textId="728CC0ED" w:rsidR="00105226" w:rsidRPr="0087198A" w:rsidRDefault="00FE7710" w:rsidP="00DE181E">
      <w:pPr>
        <w:pStyle w:val="Paragraph"/>
        <w:spacing w:line="360" w:lineRule="auto"/>
        <w:ind w:firstLine="0"/>
      </w:pPr>
      <w:r w:rsidRPr="0087198A">
        <w:rPr>
          <w:vertAlign w:val="superscript"/>
        </w:rPr>
        <w:t>8</w:t>
      </w:r>
      <w:r w:rsidR="00105226" w:rsidRPr="0087198A">
        <w:t>Physics 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3B4ACA73"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 xml:space="preserve">the YBCO. Progressive reduction of the superconducting transition is observed, with complete suppression possible for a sufficiently thick Gd layer. </w:t>
      </w:r>
      <w:r w:rsidR="00ED3B1D" w:rsidRPr="0087198A">
        <w:rPr>
          <w:rFonts w:eastAsia="Times New Roman"/>
          <w:sz w:val="24"/>
          <w:szCs w:val="24"/>
        </w:rPr>
        <w:t xml:space="preserve"> 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This work demonstrates an effective approach for tuning the superconduct</w:t>
      </w:r>
      <w:r w:rsidR="00090BF6" w:rsidRPr="0087198A">
        <w:rPr>
          <w:rFonts w:eastAsia="Times New Roman"/>
          <w:sz w:val="24"/>
          <w:szCs w:val="24"/>
        </w:rPr>
        <w:t>ivity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033AD2" w:rsidRPr="0087198A">
        <w:rPr>
          <w:rFonts w:eastAsia="Times New Roman"/>
          <w:sz w:val="24"/>
          <w:szCs w:val="24"/>
        </w:rPr>
        <w:t>extend</w:t>
      </w:r>
      <w:r w:rsidR="00090BF6" w:rsidRPr="0087198A">
        <w:rPr>
          <w:rFonts w:eastAsia="Times New Roman"/>
          <w:sz w:val="24"/>
          <w:szCs w:val="24"/>
        </w:rPr>
        <w:t>ing</w:t>
      </w:r>
      <w:r w:rsidR="00033AD2" w:rsidRPr="0087198A">
        <w:rPr>
          <w:rFonts w:eastAsia="Times New Roman"/>
          <w:sz w:val="24"/>
          <w:szCs w:val="24"/>
        </w:rPr>
        <w:t xml:space="preserve"> the viability of ionic control </w:t>
      </w:r>
      <w:r w:rsidR="00090BF6" w:rsidRPr="0087198A">
        <w:rPr>
          <w:rFonts w:eastAsia="Times New Roman"/>
          <w:sz w:val="24"/>
          <w:szCs w:val="24"/>
        </w:rPr>
        <w:t>of</w:t>
      </w:r>
      <w:r w:rsidR="00033AD2" w:rsidRPr="0087198A">
        <w:rPr>
          <w:rFonts w:eastAsia="Times New Roman"/>
          <w:sz w:val="24"/>
          <w:szCs w:val="24"/>
        </w:rPr>
        <w:t xml:space="preserve"> </w:t>
      </w:r>
      <w:r w:rsidR="00F95572" w:rsidRPr="0087198A">
        <w:rPr>
          <w:rFonts w:eastAsia="Times New Roman"/>
          <w:sz w:val="24"/>
          <w:szCs w:val="24"/>
        </w:rPr>
        <w:t>superconductivity</w:t>
      </w:r>
      <w:r w:rsidR="00033AD2" w:rsidRPr="0087198A">
        <w:rPr>
          <w:rFonts w:eastAsia="Times New Roman"/>
          <w:sz w:val="24"/>
          <w:szCs w:val="24"/>
        </w:rPr>
        <w:t xml:space="preserve"> to the quasi-bulk regime.</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1AFC4991"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Pr="0087198A">
        <w:rPr>
          <w:rFonts w:eastAsia="Times New Roman"/>
          <w:sz w:val="24"/>
          <w:szCs w:val="24"/>
        </w:rPr>
        <w:t xml:space="preserve">  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w:t>
      </w:r>
      <w:proofErr w:type="spellStart"/>
      <w:r w:rsidRPr="0087198A">
        <w:rPr>
          <w:rFonts w:eastAsia="Times New Roman"/>
          <w:sz w:val="24"/>
          <w:szCs w:val="24"/>
        </w:rPr>
        <w:t>cuprate</w:t>
      </w:r>
      <w:proofErr w:type="spellEnd"/>
      <w:r w:rsidRPr="0087198A">
        <w:rPr>
          <w:rFonts w:eastAsia="Times New Roman"/>
          <w:sz w:val="24"/>
          <w:szCs w:val="24"/>
        </w:rPr>
        <w:t xml:space="preserv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magneto-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9A0A08">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4&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Thomas-Fermi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4&lt;/i&gt;, &lt;i&gt;15&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5A8AF84D"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proofErr w:type="spellStart"/>
      <w:r w:rsidR="003B0238" w:rsidRPr="0087198A">
        <w:rPr>
          <w:rFonts w:eastAsia="Times New Roman"/>
          <w:sz w:val="24"/>
          <w:szCs w:val="24"/>
        </w:rPr>
        <w:t>s</w:t>
      </w:r>
      <w:proofErr w:type="spellEnd"/>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w:t>
      </w:r>
      <w:r w:rsidR="003154F3" w:rsidRPr="0087198A">
        <w:rPr>
          <w:rFonts w:eastAsia="Times New Roman"/>
          <w:sz w:val="24"/>
          <w:szCs w:val="24"/>
        </w:rPr>
        <w:lastRenderedPageBreak/>
        <w:t xml:space="preserve">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w:t>
      </w:r>
      <w:proofErr w:type="spellStart"/>
      <w:r w:rsidR="007829EE" w:rsidRPr="0087198A">
        <w:rPr>
          <w:rFonts w:eastAsia="Times New Roman"/>
          <w:sz w:val="24"/>
          <w:szCs w:val="24"/>
        </w:rPr>
        <w:t>cuprates</w:t>
      </w:r>
      <w:proofErr w:type="spellEnd"/>
      <w:r w:rsidR="007829EE" w:rsidRPr="0087198A">
        <w:rPr>
          <w:rFonts w:eastAsia="Times New Roman"/>
          <w:sz w:val="24"/>
          <w:szCs w:val="24"/>
        </w:rPr>
        <w:t xml:space="preserve"> and other systems, including the potential to use an electric field to control superconductivity.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4A8917E1"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Pr>
          <w:sz w:val="24"/>
        </w:rPr>
        <w:t xml:space="preserve">c-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0BABDF9B" w14:textId="16C7CC66" w:rsidR="006C61EB" w:rsidRPr="0087198A" w:rsidRDefault="00033AD2" w:rsidP="006C61EB">
      <w:pPr>
        <w:spacing w:after="160" w:line="480" w:lineRule="auto"/>
        <w:ind w:firstLine="720"/>
        <w:jc w:val="both"/>
        <w:rPr>
          <w:sz w:val="24"/>
          <w:szCs w:val="24"/>
        </w:rPr>
      </w:pPr>
      <w:bookmarkStart w:id="2" w:name="_1fob9te" w:colFirst="0" w:colLast="0"/>
      <w:bookmarkEnd w:id="2"/>
      <w:r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Pr="0087198A">
        <w:rPr>
          <w:sz w:val="24"/>
        </w:rPr>
        <w:t xml:space="preserve"> family of peaks, corresponding to a lattice parameter of </w:t>
      </w:r>
      <w:r w:rsidRPr="0087198A">
        <w:rPr>
          <w:i/>
          <w:sz w:val="24"/>
        </w:rPr>
        <w:t>c</w:t>
      </w:r>
      <w:r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Pr="0087198A">
        <w:rPr>
          <w:sz w:val="24"/>
        </w:rPr>
        <w:t xml:space="preserve">. The slightly smaller </w:t>
      </w:r>
      <w:r w:rsidRPr="0087198A">
        <w:rPr>
          <w:i/>
          <w:sz w:val="24"/>
        </w:rPr>
        <w:t>c</w:t>
      </w:r>
      <w:r w:rsidRPr="0087198A">
        <w:rPr>
          <w:sz w:val="24"/>
        </w:rPr>
        <w:t xml:space="preserve">-axis lattice parameter </w:t>
      </w:r>
      <w:r w:rsidR="000B1FCA" w:rsidRPr="0087198A">
        <w:rPr>
          <w:rFonts w:eastAsia="Times New Roman"/>
          <w:sz w:val="24"/>
          <w:szCs w:val="24"/>
        </w:rPr>
        <w:t>is likely</w:t>
      </w:r>
      <w:r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a monotonic shift towards lower </w:t>
      </w:r>
      <m:oMath>
        <m:r>
          <w:rPr>
            <w:rFonts w:ascii="Cambria Math" w:hAnsi="Cambria Math"/>
            <w:sz w:val="24"/>
          </w:rPr>
          <m:t>2θ</m:t>
        </m:r>
      </m:oMath>
      <w:r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Pr="0087198A">
        <w:rPr>
          <w:sz w:val="24"/>
        </w:rPr>
        <w:t xml:space="preserve"> diffraction peaks, indicating expansion in the </w:t>
      </w:r>
      <w:r w:rsidRPr="0087198A">
        <w:rPr>
          <w:i/>
          <w:sz w:val="24"/>
        </w:rPr>
        <w:t>c</w:t>
      </w:r>
      <w:r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Pr="0087198A">
        <w:rPr>
          <w:sz w:val="24"/>
        </w:rPr>
        <w:t xml:space="preserve"> as a signature of oxygen depletion.</w:t>
      </w:r>
      <w:r w:rsidR="00A12CE4" w:rsidRPr="0087198A">
        <w:rPr>
          <w:sz w:val="24"/>
        </w:rPr>
        <w:t xml:space="preserve"> </w:t>
      </w:r>
      <w:r w:rsidR="00351FEB" w:rsidRPr="0087198A">
        <w:rPr>
          <w:sz w:val="24"/>
        </w:rPr>
        <w:t xml:space="preserve">From the </w:t>
      </w:r>
      <w:r w:rsidR="00BB66B7" w:rsidRPr="0087198A">
        <w:rPr>
          <w:sz w:val="24"/>
        </w:rPr>
        <w:t>full widths at half maximum (FWHM’s) of the diffraction peaks</w:t>
      </w:r>
      <w:r w:rsidR="00351FEB" w:rsidRPr="0087198A">
        <w:rPr>
          <w:sz w:val="24"/>
        </w:rPr>
        <w:t>, corrected for the instrument width, the crystallite size is determined to be 103</w:t>
      </w:r>
      <w:r w:rsidR="00A44266" w:rsidRPr="0087198A">
        <w:rPr>
          <w:sz w:val="24"/>
        </w:rPr>
        <w:t xml:space="preserve"> </w:t>
      </w:r>
      <w:r w:rsidR="00351FEB" w:rsidRPr="0087198A">
        <w:rPr>
          <w:sz w:val="24"/>
        </w:rPr>
        <w:t>nm</w:t>
      </w:r>
      <w:r w:rsidR="00E95DEF" w:rsidRPr="0087198A">
        <w:rPr>
          <w:sz w:val="24"/>
        </w:rPr>
        <w:t xml:space="preserve"> and </w:t>
      </w:r>
      <w:r w:rsidR="00363535" w:rsidRPr="0087198A">
        <w:rPr>
          <w:sz w:val="24"/>
        </w:rPr>
        <w:t>65</w:t>
      </w:r>
      <w:r w:rsidR="00A44266" w:rsidRPr="0087198A">
        <w:rPr>
          <w:sz w:val="24"/>
        </w:rPr>
        <w:t xml:space="preserve"> </w:t>
      </w:r>
      <w:r w:rsidR="00E95DEF" w:rsidRPr="0087198A">
        <w:rPr>
          <w:sz w:val="24"/>
        </w:rPr>
        <w:t>nm</w:t>
      </w:r>
      <w:r w:rsidR="00351FEB" w:rsidRPr="0087198A">
        <w:rPr>
          <w:sz w:val="24"/>
        </w:rPr>
        <w:t xml:space="preserve"> for the as-grown</w:t>
      </w:r>
      <w:r w:rsidR="00E95DEF" w:rsidRPr="0087198A">
        <w:rPr>
          <w:sz w:val="24"/>
        </w:rPr>
        <w:t xml:space="preserve"> and</w:t>
      </w:r>
      <w:r w:rsidR="00351FEB"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7 nm sample, respectively.</w:t>
      </w:r>
      <w:r w:rsidR="00A44266" w:rsidRPr="0087198A">
        <w:rPr>
          <w:sz w:val="24"/>
        </w:rPr>
        <w:t xml:space="preserve"> The former is consistent with</w:t>
      </w:r>
      <w:r w:rsidR="00351FEB" w:rsidRPr="0087198A">
        <w:rPr>
          <w:sz w:val="24"/>
        </w:rPr>
        <w:t xml:space="preserve"> the entire YBCO film thickness</w:t>
      </w:r>
      <w:r w:rsidR="00A44266" w:rsidRPr="0087198A">
        <w:rPr>
          <w:sz w:val="24"/>
        </w:rPr>
        <w:t xml:space="preserve"> for the as-grown sample, while the </w:t>
      </w:r>
      <w:r w:rsidR="00A44266" w:rsidRPr="0087198A">
        <w:rPr>
          <w:sz w:val="24"/>
        </w:rPr>
        <w:lastRenderedPageBreak/>
        <w:t xml:space="preserve">latter indicates that </w:t>
      </w:r>
      <w:r w:rsidR="00351FEB" w:rsidRPr="0087198A">
        <w:rPr>
          <w:sz w:val="24"/>
        </w:rPr>
        <w:t xml:space="preserve">for a </w:t>
      </w:r>
      <w:r w:rsidR="00A44266" w:rsidRPr="0087198A">
        <w:rPr>
          <w:sz w:val="24"/>
        </w:rPr>
        <w:t>7</w:t>
      </w:r>
      <w:r w:rsidR="00487B63">
        <w:rPr>
          <w:sz w:val="24"/>
        </w:rPr>
        <w:t xml:space="preserve"> </w:t>
      </w:r>
      <w:r w:rsidR="00A44266" w:rsidRPr="0087198A">
        <w:rPr>
          <w:sz w:val="24"/>
        </w:rPr>
        <w:t>nm</w:t>
      </w:r>
      <w:r w:rsidR="00351FEB" w:rsidRPr="0087198A">
        <w:rPr>
          <w:sz w:val="24"/>
        </w:rPr>
        <w:t xml:space="preserve"> Gd capping layer, </w:t>
      </w:r>
      <w:r w:rsidR="00AA15BC" w:rsidRPr="0087198A">
        <w:rPr>
          <w:sz w:val="24"/>
        </w:rPr>
        <w:t>some structural change and reduction of the crystallite size ha</w:t>
      </w:r>
      <w:r w:rsidR="00BB66B7" w:rsidRPr="0087198A">
        <w:rPr>
          <w:sz w:val="24"/>
        </w:rPr>
        <w:t>ve</w:t>
      </w:r>
      <w:r w:rsidR="00AA15BC" w:rsidRPr="0087198A">
        <w:rPr>
          <w:sz w:val="24"/>
        </w:rPr>
        <w:t xml:space="preserve"> occurred. </w:t>
      </w:r>
      <w:r w:rsidR="00351FEB" w:rsidRPr="0087198A">
        <w:rPr>
          <w:sz w:val="24"/>
        </w:rPr>
        <w:t xml:space="preserve">However, for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351FEB" w:rsidRPr="0087198A">
        <w:rPr>
          <w:sz w:val="24"/>
        </w:rPr>
        <w:t xml:space="preserve"> 20 nm sample,</w:t>
      </w:r>
      <w:r w:rsidR="006C61EB" w:rsidRPr="0087198A">
        <w:rPr>
          <w:sz w:val="24"/>
        </w:rPr>
        <w:t xml:space="preserve"> </w:t>
      </w:r>
      <w:r w:rsidR="00F521A8" w:rsidRPr="0087198A">
        <w:rPr>
          <w:sz w:val="24"/>
        </w:rPr>
        <w:t xml:space="preserve">a significant shift and broadening of the </w:t>
      </w:r>
      <m:oMath>
        <m:r>
          <w:rPr>
            <w:rFonts w:ascii="Cambria Math" w:hAnsi="Cambria Math"/>
            <w:sz w:val="24"/>
          </w:rPr>
          <m:t>(00l)</m:t>
        </m:r>
      </m:oMath>
      <w:r w:rsidR="00F521A8" w:rsidRPr="0087198A">
        <w:rPr>
          <w:sz w:val="24"/>
        </w:rPr>
        <w:t xml:space="preserve"> peaks is observed, </w:t>
      </w:r>
      <w:r w:rsidR="000C10ED" w:rsidRPr="0087198A">
        <w:rPr>
          <w:sz w:val="24"/>
        </w:rPr>
        <w:t>indicating</w:t>
      </w:r>
      <w:r w:rsidR="00F521A8" w:rsidRPr="0087198A">
        <w:rPr>
          <w:sz w:val="24"/>
        </w:rPr>
        <w:t xml:space="preserve"> </w:t>
      </w:r>
      <w:r w:rsidR="000A7527" w:rsidRPr="0087198A">
        <w:rPr>
          <w:sz w:val="24"/>
        </w:rPr>
        <w:t xml:space="preserve">further </w:t>
      </w:r>
      <w:r w:rsidR="000A7527" w:rsidRPr="0087198A">
        <w:rPr>
          <w:i/>
          <w:sz w:val="24"/>
        </w:rPr>
        <w:t>c</w:t>
      </w:r>
      <w:r w:rsidR="000A7527" w:rsidRPr="0087198A">
        <w:rPr>
          <w:sz w:val="24"/>
        </w:rPr>
        <w:t xml:space="preserve">-axis expansion as well as </w:t>
      </w:r>
      <w:r w:rsidR="006C61EB" w:rsidRPr="0087198A">
        <w:rPr>
          <w:sz w:val="24"/>
        </w:rPr>
        <w:t xml:space="preserve">modification </w:t>
      </w:r>
      <w:r w:rsidR="00F521A8" w:rsidRPr="0087198A">
        <w:rPr>
          <w:sz w:val="24"/>
        </w:rPr>
        <w:t>of the crystalline structure</w:t>
      </w:r>
      <w:r w:rsidR="00F521A8" w:rsidRPr="0087198A">
        <w:rPr>
          <w:sz w:val="24"/>
          <w:szCs w:val="24"/>
        </w:rPr>
        <w:t xml:space="preserve">. </w:t>
      </w:r>
      <w:r w:rsidR="006C61EB" w:rsidRPr="0087198A">
        <w:rPr>
          <w:sz w:val="24"/>
          <w:szCs w:val="24"/>
        </w:rPr>
        <w:t>The much broade</w:t>
      </w:r>
      <w:r w:rsidR="00290100" w:rsidRPr="0087198A">
        <w:rPr>
          <w:sz w:val="24"/>
          <w:szCs w:val="24"/>
        </w:rPr>
        <w:t>r</w:t>
      </w:r>
      <w:r w:rsidR="006C61EB" w:rsidRPr="0087198A">
        <w:rPr>
          <w:sz w:val="24"/>
          <w:szCs w:val="24"/>
        </w:rPr>
        <w:t xml:space="preserve"> peak width corresponds to a crystallite size of 14</w:t>
      </w:r>
      <w:r w:rsidR="006E62C1" w:rsidRPr="0087198A">
        <w:rPr>
          <w:sz w:val="24"/>
          <w:szCs w:val="24"/>
        </w:rPr>
        <w:t xml:space="preserve"> </w:t>
      </w:r>
      <w:r w:rsidR="006C61EB" w:rsidRPr="0087198A">
        <w:rPr>
          <w:sz w:val="24"/>
          <w:szCs w:val="24"/>
        </w:rPr>
        <w:t>nm, much smaller than the</w:t>
      </w:r>
      <w:r w:rsidR="00BB66B7" w:rsidRPr="0087198A">
        <w:rPr>
          <w:sz w:val="24"/>
          <w:szCs w:val="24"/>
        </w:rPr>
        <w:t xml:space="preserve"> YBCO</w:t>
      </w:r>
      <w:r w:rsidR="006C61EB" w:rsidRPr="0087198A">
        <w:rPr>
          <w:sz w:val="24"/>
          <w:szCs w:val="24"/>
        </w:rPr>
        <w:t xml:space="preserve"> film thickness</w:t>
      </w:r>
      <w:r w:rsidR="00BB66B7" w:rsidRPr="0087198A">
        <w:rPr>
          <w:sz w:val="24"/>
          <w:szCs w:val="24"/>
        </w:rPr>
        <w:t xml:space="preserve"> or the crystallite size of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00BB66B7" w:rsidRPr="0087198A">
        <w:rPr>
          <w:sz w:val="24"/>
          <w:szCs w:val="24"/>
        </w:rPr>
        <w:t>7</w:t>
      </w:r>
      <w:r w:rsidR="00487B63">
        <w:rPr>
          <w:sz w:val="24"/>
          <w:szCs w:val="24"/>
        </w:rPr>
        <w:t xml:space="preserve"> </w:t>
      </w:r>
      <w:r w:rsidR="00BB66B7" w:rsidRPr="0087198A">
        <w:rPr>
          <w:sz w:val="24"/>
          <w:szCs w:val="24"/>
        </w:rPr>
        <w:t xml:space="preserve">nm sample, indicating significant changes in the film crystallinity. </w:t>
      </w:r>
    </w:p>
    <w:p w14:paraId="09713717" w14:textId="0F72A93D"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w:r w:rsidRPr="0087198A">
        <w:rPr>
          <w:i/>
          <w:sz w:val="24"/>
        </w:rPr>
        <w:t>h</w:t>
      </w:r>
      <w:r w:rsidRPr="0087198A">
        <w:rPr>
          <w:sz w:val="24"/>
        </w:rPr>
        <w:t xml:space="preserve"> (</w:t>
      </w:r>
      <w:r w:rsidRPr="0087198A">
        <w:rPr>
          <w:i/>
          <w:sz w:val="24"/>
        </w:rPr>
        <w:t>x</w:t>
      </w:r>
      <w:r w:rsidRPr="0087198A">
        <w:rPr>
          <w:sz w:val="24"/>
        </w:rPr>
        <w:t xml:space="preserve">-axis) and </w:t>
      </w:r>
      <w:r w:rsidRPr="0087198A">
        <w:rPr>
          <w:i/>
          <w:sz w:val="24"/>
        </w:rPr>
        <w:t>l</w:t>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 xml:space="preserve">When grown on cubic STO substrat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r w:rsidR="00B20D77" w:rsidRPr="0087198A">
        <w:rPr>
          <w:rFonts w:eastAsia="Times New Roman"/>
          <w:sz w:val="24"/>
          <w:szCs w:val="24"/>
        </w:rPr>
        <w:t>inhomogeneities</w:t>
      </w:r>
      <w:r w:rsidR="00A65998" w:rsidRPr="0087198A">
        <w:rPr>
          <w:rFonts w:eastAsia="Times New Roman"/>
          <w:sz w:val="24"/>
          <w:szCs w:val="24"/>
        </w:rPr>
        <w:t xml:space="preserve"> 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absent</w:t>
      </w:r>
      <w:r w:rsidR="00224D1A" w:rsidRPr="0087198A">
        <w:rPr>
          <w:rFonts w:eastAsia="Times New Roman"/>
          <w:sz w:val="24"/>
          <w:szCs w:val="24"/>
        </w:rPr>
        <w:t xml:space="preserve"> (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h</w:t>
      </w:r>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 xml:space="preserve">these film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3869CAF7" w:rsidR="00033AD2" w:rsidRPr="0087198A" w:rsidRDefault="00033AD2" w:rsidP="00033AD2">
      <w:pPr>
        <w:spacing w:after="160" w:line="480" w:lineRule="auto"/>
        <w:ind w:firstLine="720"/>
        <w:jc w:val="both"/>
        <w:rPr>
          <w:rFonts w:eastAsia="Times New Roman"/>
          <w:sz w:val="24"/>
          <w:szCs w:val="24"/>
        </w:rPr>
      </w:pPr>
      <w:bookmarkStart w:id="3" w:name="_3znysh7" w:colFirst="0" w:colLast="0"/>
      <w:bookmarkEnd w:id="3"/>
      <w:r w:rsidRPr="0087198A">
        <w:rPr>
          <w:sz w:val="24"/>
        </w:rPr>
        <w:lastRenderedPageBreak/>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 xml:space="preserve">reduction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08DF82DA" w:rsidR="00033AD2" w:rsidRPr="0087198A" w:rsidRDefault="00981D83" w:rsidP="00033AD2">
      <w:pPr>
        <w:spacing w:after="160" w:line="480" w:lineRule="auto"/>
        <w:ind w:firstLine="720"/>
        <w:jc w:val="both"/>
        <w:rPr>
          <w:rFonts w:eastAsia="Times New Roman"/>
          <w:sz w:val="24"/>
          <w:szCs w:val="24"/>
        </w:rPr>
      </w:pPr>
      <w:commentRangeStart w:id="4"/>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4"/>
      <w:r w:rsidR="000070E3">
        <w:rPr>
          <w:rStyle w:val="CommentReference"/>
          <w:rFonts w:eastAsia="Times New Roman"/>
        </w:rPr>
        <w:commentReference w:id="4"/>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stabi</w:t>
      </w:r>
      <w:proofErr w:type="spellStart"/>
      <w:r w:rsidR="00033AD2" w:rsidRPr="0087198A">
        <w:rPr>
          <w:sz w:val="24"/>
        </w:rPr>
        <w:t>lized</w:t>
      </w:r>
      <w:proofErr w:type="spellEnd"/>
      <w:r w:rsidR="00033AD2" w:rsidRPr="0087198A">
        <w:rPr>
          <w:sz w:val="24"/>
        </w:rPr>
        <w:t xml:space="preserve">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 most of the film possesses the </w:t>
      </w:r>
      <w:r w:rsidR="004E170D" w:rsidRPr="0087198A">
        <w:rPr>
          <w:rFonts w:eastAsia="Times New Roman"/>
          <w:sz w:val="24"/>
          <w:szCs w:val="24"/>
        </w:rPr>
        <w:t>as-made 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xml:space="preserve">; </w:t>
      </w:r>
      <w:proofErr w:type="gramStart"/>
      <w:r w:rsidR="004E170D" w:rsidRPr="0087198A">
        <w:rPr>
          <w:rFonts w:eastAsia="Times New Roman"/>
          <w:sz w:val="24"/>
          <w:szCs w:val="24"/>
        </w:rPr>
        <w:t>thus</w:t>
      </w:r>
      <w:proofErr w:type="gramEnd"/>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20115A" w:rsidRPr="0087198A">
        <w:rPr>
          <w:rFonts w:eastAsia="Times New Roman"/>
          <w:sz w:val="24"/>
          <w:szCs w:val="24"/>
        </w:rPr>
        <w:t xml:space="preserve"> </w:t>
      </w:r>
      <w:r w:rsidR="00033AD2" w:rsidRPr="0087198A">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w:t>
      </w:r>
      <w:r w:rsidR="00033AD2" w:rsidRPr="0087198A">
        <w:rPr>
          <w:sz w:val="24"/>
        </w:rPr>
        <w:lastRenderedPageBreak/>
        <w:t>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more </w:t>
      </w:r>
      <w:r w:rsidR="00417B9A">
        <w:rPr>
          <w:rFonts w:eastAsia="Times New Roman"/>
          <w:sz w:val="24"/>
          <w:szCs w:val="24"/>
        </w:rPr>
        <w:t>broadened</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r w:rsidR="0020115A" w:rsidRPr="0087198A">
        <w:rPr>
          <w:rFonts w:eastAsia="Times New Roman"/>
          <w:sz w:val="24"/>
          <w:szCs w:val="24"/>
        </w:rPr>
        <w:t>is observed</w:t>
      </w:r>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2F49446F" w:rsidR="00033AD2" w:rsidRPr="0087198A" w:rsidRDefault="00033AD2" w:rsidP="00033AD2">
      <w:pPr>
        <w:spacing w:after="160" w:line="480" w:lineRule="auto"/>
        <w:ind w:firstLine="720"/>
        <w:jc w:val="both"/>
        <w:rPr>
          <w:rFonts w:eastAsia="Times New Roman"/>
          <w:sz w:val="24"/>
          <w:szCs w:val="24"/>
        </w:rPr>
      </w:pPr>
      <w:bookmarkStart w:id="5" w:name="_2et92p0" w:colFirst="0" w:colLast="0"/>
      <w:bookmarkEnd w:id="5"/>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w:t>
      </w:r>
      <w:r w:rsidR="00417B9A">
        <w:rPr>
          <w:rFonts w:eastAsia="Times New Roman"/>
          <w:sz w:val="24"/>
          <w:szCs w:val="24"/>
        </w:rPr>
        <w:t xml:space="preserve">c-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 xml:space="preserve">The CuO chain is manifested as a dark contrast region between </w:t>
      </w:r>
      <w:r w:rsidR="00365252" w:rsidRPr="0087198A">
        <w:rPr>
          <w:rFonts w:eastAsia="Times New Roman"/>
          <w:sz w:val="24"/>
          <w:szCs w:val="24"/>
        </w:rPr>
        <w:t xml:space="preserve">bright contrast perovskite blocks 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 xml:space="preserve"> / 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is illustrated in Fig. 3B inset, where a CuO stacking fault is seen as a wider, dark-contrast region in the middle of bright contrast perovskite blocks. </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Effectively these defects “carve out” the epitaxial YBCO film into smaller crystallites, consistent with the aforementioned </w:t>
      </w:r>
      <w:r w:rsidR="00FE3D6E" w:rsidRPr="0087198A">
        <w:rPr>
          <w:rFonts w:eastAsia="Times New Roman"/>
          <w:sz w:val="24"/>
          <w:szCs w:val="24"/>
        </w:rPr>
        <w:t>much reduced crystallite size</w:t>
      </w:r>
      <w:r w:rsidR="00BD3190" w:rsidRPr="0087198A">
        <w:rPr>
          <w:rFonts w:eastAsia="Times New Roman"/>
          <w:sz w:val="24"/>
          <w:szCs w:val="24"/>
        </w:rPr>
        <w:t xml:space="preserve"> extracted from XRD peak width. </w:t>
      </w:r>
      <w:r w:rsidR="00850880" w:rsidRPr="0087198A">
        <w:rPr>
          <w:rFonts w:eastAsia="Times New Roman"/>
          <w:sz w:val="24"/>
          <w:szCs w:val="24"/>
        </w:rPr>
        <w:t xml:space="preserve"> </w:t>
      </w:r>
      <w:r w:rsidRPr="0087198A">
        <w:rPr>
          <w:rFonts w:eastAsia="Times New Roman"/>
          <w:sz w:val="24"/>
          <w:szCs w:val="24"/>
        </w:rPr>
        <w:lastRenderedPageBreak/>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Y-123, with numbers denoting cation stoichiometry), e.g. Y-124 and Y-247</w:t>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A0A08">
        <w:rPr>
          <w:rFonts w:ascii="Cambria Math" w:eastAsia="Times New Roman" w:hAnsi="Cambria Math" w:cs="Cambria Math"/>
          <w:sz w:val="24"/>
          <w:szCs w:val="24"/>
        </w:rPr>
        <w:instrText>≃</w:instrText>
      </w:r>
      <w:r w:rsidR="009A0A0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A0A08">
        <w:rPr>
          <w:rFonts w:ascii="Cambria Math" w:eastAsia="Times New Roman" w:hAnsi="Cambria Math" w:cs="Cambria Math"/>
          <w:sz w:val="24"/>
          <w:szCs w:val="24"/>
        </w:rPr>
        <w:instrText>≃</w:instrText>
      </w:r>
      <w:r w:rsidR="009A0A0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31&lt;/i&gt;–&lt;i&gt;34&lt;/i&gt;)","plainTextFormattedCitation":"(31–34)","previouslyFormattedCitation":"(&lt;i&gt;31&lt;/i&gt;–&lt;i&gt;34&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1</w:t>
      </w:r>
      <w:r w:rsidR="009A0A08" w:rsidRPr="009A0A08">
        <w:rPr>
          <w:rFonts w:eastAsia="Times New Roman"/>
          <w:noProof/>
          <w:sz w:val="24"/>
          <w:szCs w:val="24"/>
        </w:rPr>
        <w:t>–</w:t>
      </w:r>
      <w:r w:rsidR="009A0A08" w:rsidRPr="009A0A08">
        <w:rPr>
          <w:rFonts w:eastAsia="Times New Roman"/>
          <w:i/>
          <w:noProof/>
          <w:sz w:val="24"/>
          <w:szCs w:val="24"/>
        </w:rPr>
        <w:t>34</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11392ECB"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xml:space="preserve"> the YBCO layer increases in thickness, in qualitative agreement with the unit cell expansion observed in XRD. 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Gd interdiffusion.</w:t>
      </w:r>
    </w:p>
    <w:p w14:paraId="4FD9B827" w14:textId="46184A60" w:rsidR="00033AD2" w:rsidRPr="0087198A" w:rsidRDefault="002B0DC4" w:rsidP="00033AD2">
      <w:pPr>
        <w:spacing w:after="160" w:line="480" w:lineRule="auto"/>
        <w:ind w:firstLine="720"/>
        <w:jc w:val="both"/>
        <w:rPr>
          <w:rFonts w:ascii="Calibri" w:hAnsi="Calibri" w:cs="Calibri"/>
          <w:sz w:val="24"/>
          <w:szCs w:val="24"/>
        </w:rPr>
      </w:pPr>
      <w:bookmarkStart w:id="6" w:name="_tyjcwt" w:colFirst="0" w:colLast="0"/>
      <w:bookmarkEnd w:id="6"/>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5&lt;/i&gt;, &lt;i&gt;36&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5</w:t>
      </w:r>
      <w:r w:rsidR="009A0A08" w:rsidRPr="009A0A08">
        <w:rPr>
          <w:rFonts w:eastAsia="Times New Roman"/>
          <w:noProof/>
          <w:sz w:val="24"/>
          <w:szCs w:val="24"/>
        </w:rPr>
        <w:t xml:space="preserve">, </w:t>
      </w:r>
      <w:r w:rsidR="009A0A08" w:rsidRPr="009A0A08">
        <w:rPr>
          <w:rFonts w:eastAsia="Times New Roman"/>
          <w:i/>
          <w:noProof/>
          <w:sz w:val="24"/>
          <w:szCs w:val="24"/>
        </w:rPr>
        <w:t>36</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ve been measured. Evidence for the strong localization of valence Cu 3d electrons is indicated by the Coulomb interaction Ucd</w:instrText>
      </w:r>
      <w:r w:rsidR="009A0A08">
        <w:rPr>
          <w:rFonts w:ascii="Cambria Math" w:eastAsia="Times New Roman" w:hAnsi="Cambria Math" w:cs="Cambria Math"/>
          <w:sz w:val="24"/>
          <w:szCs w:val="24"/>
        </w:rPr>
        <w:instrText>∼</w:instrText>
      </w:r>
      <w:r w:rsidR="009A0A0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A0A08">
        <w:rPr>
          <w:rFonts w:ascii="Cambria Math" w:eastAsia="Times New Roman" w:hAnsi="Cambria Math" w:cs="Cambria Math"/>
          <w:sz w:val="24"/>
          <w:szCs w:val="24"/>
        </w:rPr>
        <w:instrText>∼</w:instrText>
      </w:r>
      <w:r w:rsidR="009A0A0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lt;i&gt;39&lt;/i&gt;)","plainTextFormattedCitation":"(8, 37–39)","previouslyFormattedCitation":"(&lt;i&gt;8&lt;/i&gt;, &lt;i&gt;37&lt;/i&gt;–&lt;i&gt;39&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8</w:t>
      </w:r>
      <w:r w:rsidR="009A0A08" w:rsidRPr="009A0A08">
        <w:rPr>
          <w:rFonts w:eastAsia="Times New Roman"/>
          <w:noProof/>
          <w:sz w:val="24"/>
          <w:szCs w:val="24"/>
        </w:rPr>
        <w:t xml:space="preserve">, </w:t>
      </w:r>
      <w:r w:rsidR="009A0A08" w:rsidRPr="009A0A08">
        <w:rPr>
          <w:rFonts w:eastAsia="Times New Roman"/>
          <w:i/>
          <w:noProof/>
          <w:sz w:val="24"/>
          <w:szCs w:val="24"/>
        </w:rPr>
        <w:t>37</w:t>
      </w:r>
      <w:r w:rsidR="009A0A08" w:rsidRPr="009A0A08">
        <w:rPr>
          <w:rFonts w:eastAsia="Times New Roman"/>
          <w:noProof/>
          <w:sz w:val="24"/>
          <w:szCs w:val="24"/>
        </w:rPr>
        <w:t>–</w:t>
      </w:r>
      <w:r w:rsidR="009A0A08" w:rsidRPr="009A0A08">
        <w:rPr>
          <w:rFonts w:eastAsia="Times New Roman"/>
          <w:i/>
          <w:noProof/>
          <w:sz w:val="24"/>
          <w:szCs w:val="24"/>
        </w:rPr>
        <w:t>39</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A0A0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8&lt;/i&gt;)","plainTextFormattedCitation":"(38)","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38</w:t>
      </w:r>
      <w:r w:rsidR="009A0A08" w:rsidRPr="009A0A0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The bulk sensitivity of FY measurements (</w:t>
      </w:r>
      <w:r w:rsidR="00C11296" w:rsidRPr="0087198A">
        <w:rPr>
          <w:rFonts w:eastAsia="Times New Roman"/>
          <w:sz w:val="24"/>
          <w:szCs w:val="24"/>
        </w:rPr>
        <w:t>~</w:t>
      </w:r>
      <w:r w:rsidR="00033AD2" w:rsidRPr="0087198A">
        <w:rPr>
          <w:rFonts w:eastAsia="Times New Roman"/>
          <w:sz w:val="24"/>
          <w:szCs w:val="24"/>
        </w:rPr>
        <w:t>70% X-ray transmission through 100 nm of YBCO at Cu-</w:t>
      </w:r>
      <w:r w:rsidR="00033AD2" w:rsidRPr="0087198A">
        <w:rPr>
          <w:rFonts w:eastAsia="Times New Roman"/>
          <w:i/>
          <w:sz w:val="24"/>
          <w:szCs w:val="24"/>
        </w:rPr>
        <w:t>L</w:t>
      </w:r>
      <w:r w:rsidR="00033AD2" w:rsidRPr="0087198A">
        <w:rPr>
          <w:rFonts w:eastAsia="Times New Roman"/>
          <w:sz w:val="24"/>
          <w:szCs w:val="24"/>
          <w:vertAlign w:val="subscript"/>
        </w:rPr>
        <w:t>2</w:t>
      </w:r>
      <w:r w:rsidR="00033AD2" w:rsidRPr="0087198A">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26E258CA" w14:textId="0A654EF4" w:rsidR="005954A5" w:rsidRPr="0087198A"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7"/>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7"/>
      <w:r w:rsidR="00A42BEF">
        <w:rPr>
          <w:rStyle w:val="CommentReference"/>
          <w:rFonts w:eastAsia="Times New Roman"/>
        </w:rPr>
        <w:commentReference w:id="7"/>
      </w:r>
    </w:p>
    <w:p w14:paraId="6C83721D" w14:textId="2C9AC54B"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lastRenderedPageBreak/>
        <w:t>Film growth and characterization</w:t>
      </w:r>
    </w:p>
    <w:p w14:paraId="735BD089" w14:textId="45F7564A"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8" w:name="_3dy6vkm" w:colFirst="0" w:colLast="0"/>
      <w:bookmarkEnd w:id="8"/>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w:t>
      </w:r>
      <w:bookmarkStart w:id="9" w:name="_GoBack"/>
      <w:bookmarkEnd w:id="9"/>
      <w:r w:rsidR="0001513D" w:rsidRPr="0087198A">
        <w:rPr>
          <w:rFonts w:eastAsia="Times New Roman"/>
          <w:sz w:val="24"/>
          <w:szCs w:val="24"/>
        </w:rPr>
        <w:t>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A0A0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0&lt;/i&gt;)"},"properties":{"noteIndex":0},"schema":"https://github.com/citation-style-language/schema/raw/master/csl-citation.json"}</w:instrText>
      </w:r>
      <w:r w:rsidR="00467E83"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40</w:t>
      </w:r>
      <w:r w:rsidR="009A0A08" w:rsidRPr="009A0A0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t>
      </w:r>
      <w:r w:rsidRPr="0087198A">
        <w:rPr>
          <w:rFonts w:eastAsia="Times New Roman"/>
          <w:sz w:val="24"/>
          <w:szCs w:val="24"/>
        </w:rPr>
        <w:lastRenderedPageBreak/>
        <w:t xml:space="preserve">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w:t>
      </w:r>
      <w:proofErr w:type="spellStart"/>
      <w:r w:rsidRPr="0087198A">
        <w:rPr>
          <w:rFonts w:eastAsia="Times New Roman"/>
          <w:sz w:val="24"/>
          <w:szCs w:val="24"/>
        </w:rPr>
        <w:t>Pauw</w:t>
      </w:r>
      <w:proofErr w:type="spellEnd"/>
      <w:r w:rsidRPr="0087198A">
        <w:rPr>
          <w:rFonts w:eastAsia="Times New Roman"/>
          <w:sz w:val="24"/>
          <w:szCs w:val="24"/>
        </w:rPr>
        <w:t xml:space="preserve">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p>
    <w:p w14:paraId="4070E3B4" w14:textId="77777777" w:rsidR="008573F1" w:rsidRPr="0087198A" w:rsidRDefault="008573F1" w:rsidP="00AC2069">
      <w:pPr>
        <w:pStyle w:val="Paragraph"/>
        <w:spacing w:before="0"/>
        <w:ind w:firstLine="0"/>
      </w:pPr>
    </w:p>
    <w:p w14:paraId="1427CC5E" w14:textId="77777777" w:rsidR="0072244C" w:rsidRPr="0087198A" w:rsidRDefault="0072244C">
      <w:pPr>
        <w:rPr>
          <w:rFonts w:eastAsia="Times New Roman"/>
          <w:b/>
          <w:bCs/>
          <w:kern w:val="28"/>
          <w:sz w:val="24"/>
          <w:szCs w:val="24"/>
        </w:rPr>
      </w:pPr>
      <w:r w:rsidRPr="0087198A">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72948C85" w14:textId="47953B29" w:rsidR="009A0A08" w:rsidRPr="009A0A08" w:rsidRDefault="00F41019" w:rsidP="009A0A0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A0A08" w:rsidRPr="009A0A08">
        <w:rPr>
          <w:noProof/>
          <w:sz w:val="24"/>
          <w:szCs w:val="24"/>
        </w:rPr>
        <w:t xml:space="preserve">1. </w:t>
      </w:r>
      <w:r w:rsidR="009A0A08" w:rsidRPr="009A0A08">
        <w:rPr>
          <w:noProof/>
          <w:sz w:val="24"/>
          <w:szCs w:val="24"/>
        </w:rPr>
        <w:tab/>
        <w:t>R. J. Cava, B. Batlogg, K. M. Rabe, E. A. Rietman, P. K. Gallagher, L. W. Rupp, Structural anomalies at the disappearance of superconductivity in Ba</w:t>
      </w:r>
      <w:r w:rsidR="009A0A08" w:rsidRPr="009A0A08">
        <w:rPr>
          <w:noProof/>
          <w:sz w:val="24"/>
          <w:szCs w:val="24"/>
          <w:vertAlign w:val="subscript"/>
        </w:rPr>
        <w:t>2</w:t>
      </w:r>
      <w:r w:rsidR="009A0A08" w:rsidRPr="009A0A08">
        <w:rPr>
          <w:noProof/>
          <w:sz w:val="24"/>
          <w:szCs w:val="24"/>
        </w:rPr>
        <w:t>YCu</w:t>
      </w:r>
      <w:r w:rsidR="009A0A08" w:rsidRPr="009A0A08">
        <w:rPr>
          <w:noProof/>
          <w:sz w:val="24"/>
          <w:szCs w:val="24"/>
          <w:vertAlign w:val="subscript"/>
        </w:rPr>
        <w:t>3</w:t>
      </w:r>
      <w:r w:rsidR="009A0A08" w:rsidRPr="009A0A08">
        <w:rPr>
          <w:noProof/>
          <w:sz w:val="24"/>
          <w:szCs w:val="24"/>
        </w:rPr>
        <w:t>O</w:t>
      </w:r>
      <w:r w:rsidR="009A0A08" w:rsidRPr="009A0A08">
        <w:rPr>
          <w:noProof/>
          <w:sz w:val="24"/>
          <w:szCs w:val="24"/>
          <w:vertAlign w:val="subscript"/>
        </w:rPr>
        <w:t>7−δ</w:t>
      </w:r>
      <w:r w:rsidR="009A0A08" w:rsidRPr="009A0A08">
        <w:rPr>
          <w:noProof/>
          <w:sz w:val="24"/>
          <w:szCs w:val="24"/>
        </w:rPr>
        <w:t xml:space="preserve">: Evidence for charge transfer from chains to planes. </w:t>
      </w:r>
      <w:r w:rsidR="009A0A08" w:rsidRPr="009A0A08">
        <w:rPr>
          <w:i/>
          <w:iCs/>
          <w:noProof/>
          <w:sz w:val="24"/>
          <w:szCs w:val="24"/>
        </w:rPr>
        <w:t>Phys. C</w:t>
      </w:r>
      <w:r w:rsidR="009A0A08" w:rsidRPr="009A0A08">
        <w:rPr>
          <w:noProof/>
          <w:sz w:val="24"/>
          <w:szCs w:val="24"/>
        </w:rPr>
        <w:t xml:space="preserve">. </w:t>
      </w:r>
      <w:r w:rsidR="009A0A08" w:rsidRPr="009A0A08">
        <w:rPr>
          <w:b/>
          <w:bCs/>
          <w:noProof/>
          <w:sz w:val="24"/>
          <w:szCs w:val="24"/>
        </w:rPr>
        <w:t>156</w:t>
      </w:r>
      <w:r w:rsidR="009A0A08" w:rsidRPr="009A0A08">
        <w:rPr>
          <w:noProof/>
          <w:sz w:val="24"/>
          <w:szCs w:val="24"/>
        </w:rPr>
        <w:t>, 523–527 (1988).</w:t>
      </w:r>
    </w:p>
    <w:p w14:paraId="47DFB0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 </w:t>
      </w:r>
      <w:r w:rsidRPr="009A0A08">
        <w:rPr>
          <w:noProof/>
          <w:sz w:val="24"/>
          <w:szCs w:val="24"/>
        </w:rPr>
        <w:tab/>
        <w:t>S. Blanco-Canosa, A. Frano, E. Schierle, J. Porras, T. Loew, M. Minola, M. Bluschke, E. Weschke, B. Keimer, M. Le Tacon, Resonant X-ray Scattering Study of Charge Density Wave Correlatio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6+x</w:t>
      </w:r>
      <w:r w:rsidRPr="009A0A08">
        <w:rPr>
          <w:noProof/>
          <w:sz w:val="24"/>
          <w:szCs w:val="24"/>
        </w:rPr>
        <w:t xml:space="preserve">. </w:t>
      </w:r>
      <w:r w:rsidRPr="009A0A08">
        <w:rPr>
          <w:i/>
          <w:iCs/>
          <w:noProof/>
          <w:sz w:val="24"/>
          <w:szCs w:val="24"/>
        </w:rPr>
        <w:t>Phys. Rev. B</w:t>
      </w:r>
      <w:r w:rsidRPr="009A0A08">
        <w:rPr>
          <w:noProof/>
          <w:sz w:val="24"/>
          <w:szCs w:val="24"/>
        </w:rPr>
        <w:t xml:space="preserve">. </w:t>
      </w:r>
      <w:r w:rsidRPr="009A0A08">
        <w:rPr>
          <w:b/>
          <w:bCs/>
          <w:noProof/>
          <w:sz w:val="24"/>
          <w:szCs w:val="24"/>
        </w:rPr>
        <w:t>90</w:t>
      </w:r>
      <w:r w:rsidRPr="009A0A08">
        <w:rPr>
          <w:noProof/>
          <w:sz w:val="24"/>
          <w:szCs w:val="24"/>
        </w:rPr>
        <w:t>, 054513 (2014).</w:t>
      </w:r>
    </w:p>
    <w:p w14:paraId="6B7DEF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 </w:t>
      </w:r>
      <w:r w:rsidRPr="009A0A08">
        <w:rPr>
          <w:noProof/>
          <w:sz w:val="24"/>
          <w:szCs w:val="24"/>
        </w:rPr>
        <w:tab/>
        <w:t>M. R. Presland, J. L. Tallon, R. G. Buckley, R. S. Liu, N. E. Flower, General trends in oxygen stoichiometry effects on T</w:t>
      </w:r>
      <w:r w:rsidRPr="009A0A08">
        <w:rPr>
          <w:noProof/>
          <w:sz w:val="24"/>
          <w:szCs w:val="24"/>
          <w:vertAlign w:val="subscript"/>
        </w:rPr>
        <w:t>c</w:t>
      </w:r>
      <w:r w:rsidRPr="009A0A08">
        <w:rPr>
          <w:noProof/>
          <w:sz w:val="24"/>
          <w:szCs w:val="24"/>
        </w:rPr>
        <w:t xml:space="preserve"> in Bi and Tl superconductors. </w:t>
      </w:r>
      <w:r w:rsidRPr="009A0A08">
        <w:rPr>
          <w:i/>
          <w:iCs/>
          <w:noProof/>
          <w:sz w:val="24"/>
          <w:szCs w:val="24"/>
        </w:rPr>
        <w:t>Phys. C</w:t>
      </w:r>
      <w:r w:rsidRPr="009A0A08">
        <w:rPr>
          <w:noProof/>
          <w:sz w:val="24"/>
          <w:szCs w:val="24"/>
        </w:rPr>
        <w:t xml:space="preserve">. </w:t>
      </w:r>
      <w:r w:rsidRPr="009A0A08">
        <w:rPr>
          <w:b/>
          <w:bCs/>
          <w:noProof/>
          <w:sz w:val="24"/>
          <w:szCs w:val="24"/>
        </w:rPr>
        <w:t>176</w:t>
      </w:r>
      <w:r w:rsidRPr="009A0A08">
        <w:rPr>
          <w:noProof/>
          <w:sz w:val="24"/>
          <w:szCs w:val="24"/>
        </w:rPr>
        <w:t>, 95–105 (1991).</w:t>
      </w:r>
    </w:p>
    <w:p w14:paraId="5951243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4. </w:t>
      </w:r>
      <w:r w:rsidRPr="009A0A08">
        <w:rPr>
          <w:noProof/>
          <w:sz w:val="24"/>
          <w:szCs w:val="24"/>
        </w:rPr>
        <w:tab/>
        <w:t xml:space="preserve">P. A. Lee, N. Nagaosa, X.-G. Wen, Doping a Mott insulator: Physics of high-temperature superconductivity. </w:t>
      </w:r>
      <w:r w:rsidRPr="009A0A08">
        <w:rPr>
          <w:i/>
          <w:iCs/>
          <w:noProof/>
          <w:sz w:val="24"/>
          <w:szCs w:val="24"/>
        </w:rPr>
        <w:t>Rev. Mod. Phys.</w:t>
      </w:r>
      <w:r w:rsidRPr="009A0A08">
        <w:rPr>
          <w:noProof/>
          <w:sz w:val="24"/>
          <w:szCs w:val="24"/>
        </w:rPr>
        <w:t xml:space="preserve"> </w:t>
      </w:r>
      <w:r w:rsidRPr="009A0A08">
        <w:rPr>
          <w:b/>
          <w:bCs/>
          <w:noProof/>
          <w:sz w:val="24"/>
          <w:szCs w:val="24"/>
        </w:rPr>
        <w:t>78</w:t>
      </w:r>
      <w:r w:rsidRPr="009A0A08">
        <w:rPr>
          <w:noProof/>
          <w:sz w:val="24"/>
          <w:szCs w:val="24"/>
        </w:rPr>
        <w:t>, 17–85 (2006).</w:t>
      </w:r>
    </w:p>
    <w:p w14:paraId="18E6955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5. </w:t>
      </w:r>
      <w:r w:rsidRPr="009A0A08">
        <w:rPr>
          <w:noProof/>
          <w:sz w:val="24"/>
          <w:szCs w:val="24"/>
        </w:rPr>
        <w:tab/>
        <w:t>W. A. Groen, D. M. de Leeuw, G. P. J. Geelen, Hole concentration and T</w:t>
      </w:r>
      <w:r w:rsidRPr="009A0A08">
        <w:rPr>
          <w:noProof/>
          <w:sz w:val="24"/>
          <w:szCs w:val="24"/>
          <w:vertAlign w:val="subscript"/>
        </w:rPr>
        <w:t>c</w:t>
      </w:r>
      <w:r w:rsidRPr="009A0A08">
        <w:rPr>
          <w:noProof/>
          <w:sz w:val="24"/>
          <w:szCs w:val="24"/>
        </w:rPr>
        <w:t xml:space="preserve"> in Bi</w:t>
      </w:r>
      <w:r w:rsidRPr="009A0A08">
        <w:rPr>
          <w:noProof/>
          <w:sz w:val="24"/>
          <w:szCs w:val="24"/>
          <w:vertAlign w:val="subscript"/>
        </w:rPr>
        <w:t>2</w:t>
      </w:r>
      <w:r w:rsidRPr="009A0A08">
        <w:rPr>
          <w:noProof/>
          <w:sz w:val="24"/>
          <w:szCs w:val="24"/>
        </w:rPr>
        <w:t>Sr</w:t>
      </w:r>
      <w:r w:rsidRPr="009A0A08">
        <w:rPr>
          <w:noProof/>
          <w:sz w:val="24"/>
          <w:szCs w:val="24"/>
          <w:vertAlign w:val="subscript"/>
        </w:rPr>
        <w:t>2</w:t>
      </w:r>
      <w:r w:rsidRPr="009A0A08">
        <w:rPr>
          <w:noProof/>
          <w:sz w:val="24"/>
          <w:szCs w:val="24"/>
        </w:rPr>
        <w:t>CuO</w:t>
      </w:r>
      <w:r w:rsidRPr="009A0A08">
        <w:rPr>
          <w:noProof/>
          <w:sz w:val="24"/>
          <w:szCs w:val="24"/>
          <w:vertAlign w:val="subscript"/>
        </w:rPr>
        <w:t>6+δ</w:t>
      </w:r>
      <w:r w:rsidRPr="009A0A08">
        <w:rPr>
          <w:noProof/>
          <w:sz w:val="24"/>
          <w:szCs w:val="24"/>
        </w:rPr>
        <w:t xml:space="preserve">. </w:t>
      </w:r>
      <w:r w:rsidRPr="009A0A08">
        <w:rPr>
          <w:i/>
          <w:iCs/>
          <w:noProof/>
          <w:sz w:val="24"/>
          <w:szCs w:val="24"/>
        </w:rPr>
        <w:t>Phys. C</w:t>
      </w:r>
      <w:r w:rsidRPr="009A0A08">
        <w:rPr>
          <w:noProof/>
          <w:sz w:val="24"/>
          <w:szCs w:val="24"/>
        </w:rPr>
        <w:t xml:space="preserve">. </w:t>
      </w:r>
      <w:r w:rsidRPr="009A0A08">
        <w:rPr>
          <w:b/>
          <w:bCs/>
          <w:noProof/>
          <w:sz w:val="24"/>
          <w:szCs w:val="24"/>
        </w:rPr>
        <w:t>165</w:t>
      </w:r>
      <w:r w:rsidRPr="009A0A08">
        <w:rPr>
          <w:noProof/>
          <w:sz w:val="24"/>
          <w:szCs w:val="24"/>
        </w:rPr>
        <w:t>, 305–307 (1990).</w:t>
      </w:r>
    </w:p>
    <w:p w14:paraId="60FCECA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6. </w:t>
      </w:r>
      <w:r w:rsidRPr="009A0A08">
        <w:rPr>
          <w:noProof/>
          <w:sz w:val="24"/>
          <w:szCs w:val="24"/>
        </w:rPr>
        <w:tab/>
        <w:t>R. G. Humphreys, J. S. Satchell, N. G. Chew, J. A. Edwards, S. W. Goodyear, S. E. Blenkinsop, O. D. Dosser, A. G. Cullis, Physical vapour deposition techniques for the growth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thin films.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38–52 (1990).</w:t>
      </w:r>
    </w:p>
    <w:p w14:paraId="620F6A4E"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7. </w:t>
      </w:r>
      <w:r w:rsidRPr="009A0A0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w:t>
      </w:r>
      <w:r w:rsidRPr="009A0A08">
        <w:rPr>
          <w:i/>
          <w:iCs/>
          <w:noProof/>
          <w:sz w:val="24"/>
          <w:szCs w:val="24"/>
        </w:rPr>
        <w:t>Proc. Natl. Acad. Sci.</w:t>
      </w:r>
      <w:r w:rsidRPr="009A0A08">
        <w:rPr>
          <w:noProof/>
          <w:sz w:val="24"/>
          <w:szCs w:val="24"/>
        </w:rPr>
        <w:t xml:space="preserve"> </w:t>
      </w:r>
      <w:r w:rsidRPr="009A0A08">
        <w:rPr>
          <w:b/>
          <w:bCs/>
          <w:noProof/>
          <w:sz w:val="24"/>
          <w:szCs w:val="24"/>
        </w:rPr>
        <w:t>114</w:t>
      </w:r>
      <w:r w:rsidRPr="009A0A08">
        <w:rPr>
          <w:noProof/>
          <w:sz w:val="24"/>
          <w:szCs w:val="24"/>
        </w:rPr>
        <w:t>, 215–220 (2017).</w:t>
      </w:r>
    </w:p>
    <w:p w14:paraId="046E0F8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8. </w:t>
      </w:r>
      <w:r w:rsidRPr="009A0A08">
        <w:rPr>
          <w:noProof/>
          <w:sz w:val="24"/>
          <w:szCs w:val="24"/>
        </w:rPr>
        <w:tab/>
        <w:t>L. Zhang, S. Zeng, X. Yin, T. C. Asmara, P. Yang, K. Han, Y. Cao, W. Zhou, D. Wan, C. S. Tang, A. Rusydi, Ariando, T. Venkatesan, The Mechanism of Electrolyte Gating on High-T</w:t>
      </w:r>
      <w:r w:rsidRPr="009A0A08">
        <w:rPr>
          <w:noProof/>
          <w:sz w:val="24"/>
          <w:szCs w:val="24"/>
          <w:vertAlign w:val="subscript"/>
        </w:rPr>
        <w:t>c</w:t>
      </w:r>
      <w:r w:rsidRPr="009A0A08">
        <w:rPr>
          <w:noProof/>
          <w:sz w:val="24"/>
          <w:szCs w:val="24"/>
        </w:rPr>
        <w:t xml:space="preserve"> Cuprates: The Role of Oxygen Migration and Electrostatics. </w:t>
      </w:r>
      <w:r w:rsidRPr="009A0A08">
        <w:rPr>
          <w:i/>
          <w:iCs/>
          <w:noProof/>
          <w:sz w:val="24"/>
          <w:szCs w:val="24"/>
        </w:rPr>
        <w:t>ACS Nano</w:t>
      </w:r>
      <w:r w:rsidRPr="009A0A08">
        <w:rPr>
          <w:noProof/>
          <w:sz w:val="24"/>
          <w:szCs w:val="24"/>
        </w:rPr>
        <w:t xml:space="preserve">. </w:t>
      </w:r>
      <w:r w:rsidRPr="009A0A08">
        <w:rPr>
          <w:b/>
          <w:bCs/>
          <w:noProof/>
          <w:sz w:val="24"/>
          <w:szCs w:val="24"/>
        </w:rPr>
        <w:t>11</w:t>
      </w:r>
      <w:r w:rsidRPr="009A0A08">
        <w:rPr>
          <w:noProof/>
          <w:sz w:val="24"/>
          <w:szCs w:val="24"/>
        </w:rPr>
        <w:t>, 9950–9956 (2017).</w:t>
      </w:r>
    </w:p>
    <w:p w14:paraId="0D57463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9. </w:t>
      </w:r>
      <w:r w:rsidRPr="009A0A0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A0A08">
        <w:rPr>
          <w:i/>
          <w:iCs/>
          <w:noProof/>
          <w:sz w:val="24"/>
          <w:szCs w:val="24"/>
        </w:rPr>
        <w:t>Appl. Phys. Lett.</w:t>
      </w:r>
      <w:r w:rsidRPr="009A0A08">
        <w:rPr>
          <w:noProof/>
          <w:sz w:val="24"/>
          <w:szCs w:val="24"/>
        </w:rPr>
        <w:t xml:space="preserve"> </w:t>
      </w:r>
      <w:r w:rsidRPr="009A0A08">
        <w:rPr>
          <w:b/>
          <w:bCs/>
          <w:noProof/>
          <w:sz w:val="24"/>
          <w:szCs w:val="24"/>
        </w:rPr>
        <w:t>192408</w:t>
      </w:r>
      <w:r w:rsidRPr="009A0A08">
        <w:rPr>
          <w:noProof/>
          <w:sz w:val="24"/>
          <w:szCs w:val="24"/>
        </w:rPr>
        <w:t>, 10–14 (2012).</w:t>
      </w:r>
    </w:p>
    <w:p w14:paraId="682CF24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0. </w:t>
      </w:r>
      <w:r w:rsidRPr="009A0A08">
        <w:rPr>
          <w:noProof/>
          <w:sz w:val="24"/>
          <w:szCs w:val="24"/>
        </w:rPr>
        <w:tab/>
        <w:t xml:space="preserve">U. Bauer, S. Emori, G. S. D. Beach, Voltage-controlled domain wall traps in ferromagnetic nanowires. </w:t>
      </w:r>
      <w:r w:rsidRPr="009A0A08">
        <w:rPr>
          <w:i/>
          <w:iCs/>
          <w:noProof/>
          <w:sz w:val="24"/>
          <w:szCs w:val="24"/>
        </w:rPr>
        <w:t>Nat. Nanotechnol.</w:t>
      </w:r>
      <w:r w:rsidRPr="009A0A08">
        <w:rPr>
          <w:noProof/>
          <w:sz w:val="24"/>
          <w:szCs w:val="24"/>
        </w:rPr>
        <w:t xml:space="preserve"> </w:t>
      </w:r>
      <w:r w:rsidRPr="009A0A08">
        <w:rPr>
          <w:b/>
          <w:bCs/>
          <w:noProof/>
          <w:sz w:val="24"/>
          <w:szCs w:val="24"/>
        </w:rPr>
        <w:t>8</w:t>
      </w:r>
      <w:r w:rsidRPr="009A0A08">
        <w:rPr>
          <w:noProof/>
          <w:sz w:val="24"/>
          <w:szCs w:val="24"/>
        </w:rPr>
        <w:t>, 411–416 (2013).</w:t>
      </w:r>
    </w:p>
    <w:p w14:paraId="1F57B99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1. </w:t>
      </w:r>
      <w:r w:rsidRPr="009A0A08">
        <w:rPr>
          <w:noProof/>
          <w:sz w:val="24"/>
          <w:szCs w:val="24"/>
        </w:rPr>
        <w:tab/>
        <w:t xml:space="preserve">C. Bi, Y. Liu, T. Newhouse-Illige, M. Xu, M. Rosales, J. W. Freeland, O. Mryasov, S. Zhang, S. G. E. Te Velthuis, W. G. Wang, Reversible control of Co magnetism by voltage-induced oxidation. </w:t>
      </w:r>
      <w:r w:rsidRPr="009A0A08">
        <w:rPr>
          <w:i/>
          <w:iCs/>
          <w:noProof/>
          <w:sz w:val="24"/>
          <w:szCs w:val="24"/>
        </w:rPr>
        <w:t>Phys. Rev. Lett.</w:t>
      </w:r>
      <w:r w:rsidRPr="009A0A08">
        <w:rPr>
          <w:noProof/>
          <w:sz w:val="24"/>
          <w:szCs w:val="24"/>
        </w:rPr>
        <w:t xml:space="preserve"> </w:t>
      </w:r>
      <w:r w:rsidRPr="009A0A08">
        <w:rPr>
          <w:b/>
          <w:bCs/>
          <w:noProof/>
          <w:sz w:val="24"/>
          <w:szCs w:val="24"/>
        </w:rPr>
        <w:t>113</w:t>
      </w:r>
      <w:r w:rsidRPr="009A0A08">
        <w:rPr>
          <w:noProof/>
          <w:sz w:val="24"/>
          <w:szCs w:val="24"/>
        </w:rPr>
        <w:t>, 267202 (2014).</w:t>
      </w:r>
    </w:p>
    <w:p w14:paraId="0378360C"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2. </w:t>
      </w:r>
      <w:r w:rsidRPr="009A0A08">
        <w:rPr>
          <w:noProof/>
          <w:sz w:val="24"/>
          <w:szCs w:val="24"/>
        </w:rPr>
        <w:tab/>
        <w:t xml:space="preserve">U. Bauer, L. Yao, A. J. Tan, P. Agrawal, S. Emori, H. L. Tuller, S. Van Dijken, G. S. D. D. Beach, Magneto-ionic control of interfacial magnetism. </w:t>
      </w:r>
      <w:r w:rsidRPr="009A0A08">
        <w:rPr>
          <w:i/>
          <w:iCs/>
          <w:noProof/>
          <w:sz w:val="24"/>
          <w:szCs w:val="24"/>
        </w:rPr>
        <w:t>Nat. Mater.</w:t>
      </w:r>
      <w:r w:rsidRPr="009A0A08">
        <w:rPr>
          <w:noProof/>
          <w:sz w:val="24"/>
          <w:szCs w:val="24"/>
        </w:rPr>
        <w:t xml:space="preserve"> </w:t>
      </w:r>
      <w:r w:rsidRPr="009A0A08">
        <w:rPr>
          <w:b/>
          <w:bCs/>
          <w:noProof/>
          <w:sz w:val="24"/>
          <w:szCs w:val="24"/>
        </w:rPr>
        <w:t>14</w:t>
      </w:r>
      <w:r w:rsidRPr="009A0A08">
        <w:rPr>
          <w:noProof/>
          <w:sz w:val="24"/>
          <w:szCs w:val="24"/>
        </w:rPr>
        <w:t>, 174–181 (2015).</w:t>
      </w:r>
    </w:p>
    <w:p w14:paraId="35BE09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3. </w:t>
      </w:r>
      <w:r w:rsidRPr="009A0A08">
        <w:rPr>
          <w:noProof/>
          <w:sz w:val="24"/>
          <w:szCs w:val="24"/>
        </w:rPr>
        <w:tab/>
        <w:t>A. J. Grutter, D. A. Gilbert, U. S. Alaan, E. Arenholz, B. B. Maranville, J. A. Borchers, Y. Suzuki, K. Liu, B. J. Kirby, Reversible control of magnetism in La</w:t>
      </w:r>
      <w:r w:rsidRPr="009A0A08">
        <w:rPr>
          <w:noProof/>
          <w:sz w:val="24"/>
          <w:szCs w:val="24"/>
          <w:vertAlign w:val="subscript"/>
        </w:rPr>
        <w:t>0.67</w:t>
      </w:r>
      <w:r w:rsidRPr="009A0A08">
        <w:rPr>
          <w:noProof/>
          <w:sz w:val="24"/>
          <w:szCs w:val="24"/>
        </w:rPr>
        <w:t>Sr</w:t>
      </w:r>
      <w:r w:rsidRPr="009A0A08">
        <w:rPr>
          <w:noProof/>
          <w:sz w:val="24"/>
          <w:szCs w:val="24"/>
          <w:vertAlign w:val="subscript"/>
        </w:rPr>
        <w:t>0.33</w:t>
      </w:r>
      <w:r w:rsidRPr="009A0A08">
        <w:rPr>
          <w:noProof/>
          <w:sz w:val="24"/>
          <w:szCs w:val="24"/>
        </w:rPr>
        <w:t>MnO</w:t>
      </w:r>
      <w:r w:rsidRPr="009A0A08">
        <w:rPr>
          <w:noProof/>
          <w:sz w:val="24"/>
          <w:szCs w:val="24"/>
          <w:vertAlign w:val="subscript"/>
        </w:rPr>
        <w:t>3</w:t>
      </w:r>
      <w:r w:rsidRPr="009A0A08">
        <w:rPr>
          <w:noProof/>
          <w:sz w:val="24"/>
          <w:szCs w:val="24"/>
        </w:rPr>
        <w:t xml:space="preserve"> through chemically-induced oxygen migration. </w:t>
      </w:r>
      <w:r w:rsidRPr="009A0A08">
        <w:rPr>
          <w:i/>
          <w:iCs/>
          <w:noProof/>
          <w:sz w:val="24"/>
          <w:szCs w:val="24"/>
        </w:rPr>
        <w:t>Appl. Phys. Lett.</w:t>
      </w:r>
      <w:r w:rsidRPr="009A0A08">
        <w:rPr>
          <w:noProof/>
          <w:sz w:val="24"/>
          <w:szCs w:val="24"/>
        </w:rPr>
        <w:t xml:space="preserve"> </w:t>
      </w:r>
      <w:r w:rsidRPr="009A0A08">
        <w:rPr>
          <w:b/>
          <w:bCs/>
          <w:noProof/>
          <w:sz w:val="24"/>
          <w:szCs w:val="24"/>
        </w:rPr>
        <w:t>108</w:t>
      </w:r>
      <w:r w:rsidRPr="009A0A08">
        <w:rPr>
          <w:noProof/>
          <w:sz w:val="24"/>
          <w:szCs w:val="24"/>
        </w:rPr>
        <w:t>, 082405 (2016).</w:t>
      </w:r>
    </w:p>
    <w:p w14:paraId="567D8F97"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4. </w:t>
      </w:r>
      <w:r w:rsidRPr="009A0A08">
        <w:rPr>
          <w:noProof/>
          <w:sz w:val="24"/>
          <w:szCs w:val="24"/>
        </w:rPr>
        <w:tab/>
        <w:t xml:space="preserve">D. A. Gilbert, J. Olamit, R. K. Dumas, B. J. Kirby, A. J. Grutter, B. B. Maranville, E. Arenholz, J. A. Borchers, K. Liu, Controllable positive exchange bias via redox-driven oxygen migration.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1050 (2016).</w:t>
      </w:r>
    </w:p>
    <w:p w14:paraId="29FA75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5. </w:t>
      </w:r>
      <w:r w:rsidRPr="009A0A08">
        <w:rPr>
          <w:noProof/>
          <w:sz w:val="24"/>
          <w:szCs w:val="24"/>
        </w:rPr>
        <w:tab/>
        <w:t xml:space="preserve">D. A. Gilbert, A. J. Grutter, E. Arenholz, K. Liu, B. J. Kirby, J. A. Borchers, B. B. Maranville, Structural and magnetic depth profiles of magneto-ionic heterostructures beyond the interface limit. </w:t>
      </w:r>
      <w:r w:rsidRPr="009A0A08">
        <w:rPr>
          <w:i/>
          <w:iCs/>
          <w:noProof/>
          <w:sz w:val="24"/>
          <w:szCs w:val="24"/>
        </w:rPr>
        <w:t>Nat. Commun.</w:t>
      </w:r>
      <w:r w:rsidRPr="009A0A08">
        <w:rPr>
          <w:noProof/>
          <w:sz w:val="24"/>
          <w:szCs w:val="24"/>
        </w:rPr>
        <w:t xml:space="preserve"> </w:t>
      </w:r>
      <w:r w:rsidRPr="009A0A08">
        <w:rPr>
          <w:b/>
          <w:bCs/>
          <w:noProof/>
          <w:sz w:val="24"/>
          <w:szCs w:val="24"/>
        </w:rPr>
        <w:t>7</w:t>
      </w:r>
      <w:r w:rsidRPr="009A0A08">
        <w:rPr>
          <w:noProof/>
          <w:sz w:val="24"/>
          <w:szCs w:val="24"/>
        </w:rPr>
        <w:t>, 12264 (2016).</w:t>
      </w:r>
    </w:p>
    <w:p w14:paraId="087FC9A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6. </w:t>
      </w:r>
      <w:r w:rsidRPr="009A0A0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A0A08">
        <w:rPr>
          <w:i/>
          <w:iCs/>
          <w:noProof/>
          <w:sz w:val="24"/>
          <w:szCs w:val="24"/>
        </w:rPr>
        <w:t>Phys. Rev. Mater.</w:t>
      </w:r>
      <w:r w:rsidRPr="009A0A08">
        <w:rPr>
          <w:noProof/>
          <w:sz w:val="24"/>
          <w:szCs w:val="24"/>
        </w:rPr>
        <w:t xml:space="preserve"> </w:t>
      </w:r>
      <w:r w:rsidRPr="009A0A08">
        <w:rPr>
          <w:b/>
          <w:bCs/>
          <w:noProof/>
          <w:sz w:val="24"/>
          <w:szCs w:val="24"/>
        </w:rPr>
        <w:t>2</w:t>
      </w:r>
      <w:r w:rsidRPr="009A0A08">
        <w:rPr>
          <w:noProof/>
          <w:sz w:val="24"/>
          <w:szCs w:val="24"/>
        </w:rPr>
        <w:t>, 104402 (2018).</w:t>
      </w:r>
    </w:p>
    <w:p w14:paraId="2966F00B"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7. </w:t>
      </w:r>
      <w:r w:rsidRPr="009A0A08">
        <w:rPr>
          <w:noProof/>
          <w:sz w:val="24"/>
          <w:szCs w:val="24"/>
        </w:rPr>
        <w:tab/>
        <w:t xml:space="preserve">G. J. Shen, C. C. Lam, J. C. L. Chow, S. T. Tang, Twin formation due to irradiation of </w:t>
      </w:r>
      <w:r w:rsidRPr="009A0A08">
        <w:rPr>
          <w:noProof/>
          <w:sz w:val="24"/>
          <w:szCs w:val="24"/>
        </w:rPr>
        <w:lastRenderedPageBreak/>
        <w:t xml:space="preserve">energetic electron beam in high-temperature superconductors of In- and Sb-doped YBCO. </w:t>
      </w:r>
      <w:r w:rsidRPr="009A0A08">
        <w:rPr>
          <w:i/>
          <w:iCs/>
          <w:noProof/>
          <w:sz w:val="24"/>
          <w:szCs w:val="24"/>
        </w:rPr>
        <w:t>Phys. C</w:t>
      </w:r>
      <w:r w:rsidRPr="009A0A08">
        <w:rPr>
          <w:noProof/>
          <w:sz w:val="24"/>
          <w:szCs w:val="24"/>
        </w:rPr>
        <w:t xml:space="preserve">. </w:t>
      </w:r>
      <w:r w:rsidRPr="009A0A08">
        <w:rPr>
          <w:b/>
          <w:bCs/>
          <w:noProof/>
          <w:sz w:val="24"/>
          <w:szCs w:val="24"/>
        </w:rPr>
        <w:t>214</w:t>
      </w:r>
      <w:r w:rsidRPr="009A0A08">
        <w:rPr>
          <w:noProof/>
          <w:sz w:val="24"/>
          <w:szCs w:val="24"/>
        </w:rPr>
        <w:t>, 426–434 (1993).</w:t>
      </w:r>
    </w:p>
    <w:p w14:paraId="6D13A591"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8. </w:t>
      </w:r>
      <w:r w:rsidRPr="009A0A08">
        <w:rPr>
          <w:noProof/>
          <w:sz w:val="24"/>
          <w:szCs w:val="24"/>
        </w:rPr>
        <w:tab/>
        <w:t>J. H. Müller, W. Mertin, R. Gruehn, Oxygen mobility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x</w:t>
      </w:r>
      <w:r w:rsidRPr="009A0A08">
        <w:rPr>
          <w:noProof/>
          <w:sz w:val="24"/>
          <w:szCs w:val="24"/>
        </w:rPr>
        <w:t xml:space="preserve">: A TEM and HRTEM investigation. </w:t>
      </w:r>
      <w:r w:rsidRPr="009A0A08">
        <w:rPr>
          <w:i/>
          <w:iCs/>
          <w:noProof/>
          <w:sz w:val="24"/>
          <w:szCs w:val="24"/>
        </w:rPr>
        <w:t>Supercond. Sci. Technol.</w:t>
      </w:r>
      <w:r w:rsidRPr="009A0A08">
        <w:rPr>
          <w:noProof/>
          <w:sz w:val="24"/>
          <w:szCs w:val="24"/>
        </w:rPr>
        <w:t xml:space="preserve"> </w:t>
      </w:r>
      <w:r w:rsidRPr="009A0A08">
        <w:rPr>
          <w:b/>
          <w:bCs/>
          <w:noProof/>
          <w:sz w:val="24"/>
          <w:szCs w:val="24"/>
        </w:rPr>
        <w:t>3</w:t>
      </w:r>
      <w:r w:rsidRPr="009A0A08">
        <w:rPr>
          <w:noProof/>
          <w:sz w:val="24"/>
          <w:szCs w:val="24"/>
        </w:rPr>
        <w:t>, 273–281 (1990).</w:t>
      </w:r>
    </w:p>
    <w:p w14:paraId="25C3A82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19. </w:t>
      </w:r>
      <w:r w:rsidRPr="009A0A08">
        <w:rPr>
          <w:noProof/>
          <w:sz w:val="24"/>
          <w:szCs w:val="24"/>
        </w:rPr>
        <w:tab/>
        <w:t xml:space="preserve">M. Lorenz, H. Hochmuth, D. Matusch, M. Kusunoki, V. L. Svetchnikov, V. Riede, I. Stanca, G. Kastner, D. Hesse, High-quality Y-Ba-Cu-O thin films by PLD-ready for market applications. </w:t>
      </w:r>
      <w:r w:rsidRPr="009A0A08">
        <w:rPr>
          <w:i/>
          <w:iCs/>
          <w:noProof/>
          <w:sz w:val="24"/>
          <w:szCs w:val="24"/>
        </w:rPr>
        <w:t>IEEE Trans. Appiled Supercond.</w:t>
      </w:r>
      <w:r w:rsidRPr="009A0A08">
        <w:rPr>
          <w:noProof/>
          <w:sz w:val="24"/>
          <w:szCs w:val="24"/>
        </w:rPr>
        <w:t xml:space="preserve"> </w:t>
      </w:r>
      <w:r w:rsidRPr="009A0A08">
        <w:rPr>
          <w:b/>
          <w:bCs/>
          <w:noProof/>
          <w:sz w:val="24"/>
          <w:szCs w:val="24"/>
        </w:rPr>
        <w:t>11</w:t>
      </w:r>
      <w:r w:rsidRPr="009A0A08">
        <w:rPr>
          <w:noProof/>
          <w:sz w:val="24"/>
          <w:szCs w:val="24"/>
        </w:rPr>
        <w:t>, 3209–3212 (2001).</w:t>
      </w:r>
    </w:p>
    <w:p w14:paraId="5E15EEF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0. </w:t>
      </w:r>
      <w:r w:rsidRPr="009A0A08">
        <w:rPr>
          <w:noProof/>
          <w:sz w:val="24"/>
          <w:szCs w:val="24"/>
        </w:rPr>
        <w:tab/>
        <w:t xml:space="preserve">J. M. Phillips, Substrate selection for high-temperature superconducting thin films. </w:t>
      </w:r>
      <w:r w:rsidRPr="009A0A08">
        <w:rPr>
          <w:i/>
          <w:iCs/>
          <w:noProof/>
          <w:sz w:val="24"/>
          <w:szCs w:val="24"/>
        </w:rPr>
        <w:t>J. Appl. Phys.</w:t>
      </w:r>
      <w:r w:rsidRPr="009A0A08">
        <w:rPr>
          <w:noProof/>
          <w:sz w:val="24"/>
          <w:szCs w:val="24"/>
        </w:rPr>
        <w:t xml:space="preserve"> </w:t>
      </w:r>
      <w:r w:rsidRPr="009A0A08">
        <w:rPr>
          <w:b/>
          <w:bCs/>
          <w:noProof/>
          <w:sz w:val="24"/>
          <w:szCs w:val="24"/>
        </w:rPr>
        <w:t>79</w:t>
      </w:r>
      <w:r w:rsidRPr="009A0A08">
        <w:rPr>
          <w:noProof/>
          <w:sz w:val="24"/>
          <w:szCs w:val="24"/>
        </w:rPr>
        <w:t>, 1829–1848 (1996).</w:t>
      </w:r>
    </w:p>
    <w:p w14:paraId="0A7CCEE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1. </w:t>
      </w:r>
      <w:r w:rsidRPr="009A0A08">
        <w:rPr>
          <w:noProof/>
          <w:sz w:val="24"/>
          <w:szCs w:val="24"/>
        </w:rPr>
        <w:tab/>
        <w:t>J. D. Budai, R. Feenstra, L. A. Boatner, X-ray study of in-plane epitaxy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thin films.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12355–12358 (1989).</w:t>
      </w:r>
    </w:p>
    <w:p w14:paraId="71191EB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2. </w:t>
      </w:r>
      <w:r w:rsidRPr="009A0A08">
        <w:rPr>
          <w:noProof/>
          <w:sz w:val="24"/>
          <w:szCs w:val="24"/>
        </w:rPr>
        <w:tab/>
        <w:t>H. Y. Zhai, W. K. Chu, Effect of interfacial strain on critical tempera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76</w:t>
      </w:r>
      <w:r w:rsidRPr="009A0A08">
        <w:rPr>
          <w:noProof/>
          <w:sz w:val="24"/>
          <w:szCs w:val="24"/>
        </w:rPr>
        <w:t>, 3469–3471 (2000).</w:t>
      </w:r>
    </w:p>
    <w:p w14:paraId="6BBD682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3. </w:t>
      </w:r>
      <w:r w:rsidRPr="009A0A08">
        <w:rPr>
          <w:noProof/>
          <w:sz w:val="24"/>
          <w:szCs w:val="24"/>
        </w:rPr>
        <w:tab/>
        <w:t>G. Calestani, C. Rizzoli, Crystal structure of the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superconductor by single-crystal X-ray diffraction. </w:t>
      </w:r>
      <w:r w:rsidRPr="009A0A08">
        <w:rPr>
          <w:i/>
          <w:iCs/>
          <w:noProof/>
          <w:sz w:val="24"/>
          <w:szCs w:val="24"/>
        </w:rPr>
        <w:t>Nature</w:t>
      </w:r>
      <w:r w:rsidRPr="009A0A08">
        <w:rPr>
          <w:noProof/>
          <w:sz w:val="24"/>
          <w:szCs w:val="24"/>
        </w:rPr>
        <w:t xml:space="preserve">. </w:t>
      </w:r>
      <w:r w:rsidRPr="009A0A08">
        <w:rPr>
          <w:b/>
          <w:bCs/>
          <w:noProof/>
          <w:sz w:val="24"/>
          <w:szCs w:val="24"/>
        </w:rPr>
        <w:t>328</w:t>
      </w:r>
      <w:r w:rsidRPr="009A0A08">
        <w:rPr>
          <w:noProof/>
          <w:sz w:val="24"/>
          <w:szCs w:val="24"/>
        </w:rPr>
        <w:t>, 606–607 (1987).</w:t>
      </w:r>
    </w:p>
    <w:p w14:paraId="5C511680"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4. </w:t>
      </w:r>
      <w:r w:rsidRPr="009A0A08">
        <w:rPr>
          <w:noProof/>
          <w:sz w:val="24"/>
          <w:szCs w:val="24"/>
        </w:rPr>
        <w:tab/>
        <w:t>W. J. Lin, P. D. Hatton, F. Baudenbacher, J. Santiso, Observation of small interfacial strain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sub-micron-thick films grown on SrTiO</w:t>
      </w:r>
      <w:r w:rsidRPr="009A0A08">
        <w:rPr>
          <w:noProof/>
          <w:sz w:val="24"/>
          <w:szCs w:val="24"/>
          <w:vertAlign w:val="subscript"/>
        </w:rPr>
        <w:t>3</w:t>
      </w:r>
      <w:r w:rsidRPr="009A0A08">
        <w:rPr>
          <w:noProof/>
          <w:sz w:val="24"/>
          <w:szCs w:val="24"/>
        </w:rPr>
        <w:t xml:space="preserve"> substrates. </w:t>
      </w:r>
      <w:r w:rsidRPr="009A0A08">
        <w:rPr>
          <w:i/>
          <w:iCs/>
          <w:noProof/>
          <w:sz w:val="24"/>
          <w:szCs w:val="24"/>
        </w:rPr>
        <w:t>Appl. Phys. Lett.</w:t>
      </w:r>
      <w:r w:rsidRPr="009A0A08">
        <w:rPr>
          <w:noProof/>
          <w:sz w:val="24"/>
          <w:szCs w:val="24"/>
        </w:rPr>
        <w:t xml:space="preserve"> </w:t>
      </w:r>
      <w:r w:rsidRPr="009A0A08">
        <w:rPr>
          <w:b/>
          <w:bCs/>
          <w:noProof/>
          <w:sz w:val="24"/>
          <w:szCs w:val="24"/>
        </w:rPr>
        <w:t>72</w:t>
      </w:r>
      <w:r w:rsidRPr="009A0A08">
        <w:rPr>
          <w:noProof/>
          <w:sz w:val="24"/>
          <w:szCs w:val="24"/>
        </w:rPr>
        <w:t>, 2966–2968 (1998).</w:t>
      </w:r>
    </w:p>
    <w:p w14:paraId="2DD91C3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5. </w:t>
      </w:r>
      <w:r w:rsidRPr="009A0A08">
        <w:rPr>
          <w:noProof/>
          <w:sz w:val="24"/>
          <w:szCs w:val="24"/>
        </w:rPr>
        <w:tab/>
        <w:t>F. M. Granozio, F. Ricci, U. Scotti di Uccio, J. C. Villegier, Orthorhombic-tetragonal transition in twin-free (110)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films. </w:t>
      </w:r>
      <w:r w:rsidRPr="009A0A08">
        <w:rPr>
          <w:i/>
          <w:iCs/>
          <w:noProof/>
          <w:sz w:val="24"/>
          <w:szCs w:val="24"/>
        </w:rPr>
        <w:t>Phys. Rev. B</w:t>
      </w:r>
      <w:r w:rsidRPr="009A0A08">
        <w:rPr>
          <w:noProof/>
          <w:sz w:val="24"/>
          <w:szCs w:val="24"/>
        </w:rPr>
        <w:t xml:space="preserve">. </w:t>
      </w:r>
      <w:r w:rsidRPr="009A0A08">
        <w:rPr>
          <w:b/>
          <w:bCs/>
          <w:noProof/>
          <w:sz w:val="24"/>
          <w:szCs w:val="24"/>
        </w:rPr>
        <w:t>57</w:t>
      </w:r>
      <w:r w:rsidRPr="009A0A08">
        <w:rPr>
          <w:noProof/>
          <w:sz w:val="24"/>
          <w:szCs w:val="24"/>
        </w:rPr>
        <w:t>, 6–9 (1998).</w:t>
      </w:r>
    </w:p>
    <w:p w14:paraId="7D1C638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6. </w:t>
      </w:r>
      <w:r w:rsidRPr="009A0A08">
        <w:rPr>
          <w:noProof/>
          <w:sz w:val="24"/>
          <w:szCs w:val="24"/>
        </w:rPr>
        <w:tab/>
        <w:t>C. Xie, J. I. Budnick, B. O. Wells, J. C. Woicik, Separation of the strain and finite size effect on the ferromagnetic properties of La</w:t>
      </w:r>
      <w:r w:rsidRPr="009A0A08">
        <w:rPr>
          <w:noProof/>
          <w:sz w:val="24"/>
          <w:szCs w:val="24"/>
          <w:vertAlign w:val="subscript"/>
        </w:rPr>
        <w:t>0.5</w:t>
      </w:r>
      <w:r w:rsidRPr="009A0A08">
        <w:rPr>
          <w:noProof/>
          <w:sz w:val="24"/>
          <w:szCs w:val="24"/>
        </w:rPr>
        <w:t>Sr</w:t>
      </w:r>
      <w:r w:rsidRPr="009A0A08">
        <w:rPr>
          <w:noProof/>
          <w:sz w:val="24"/>
          <w:szCs w:val="24"/>
          <w:vertAlign w:val="subscript"/>
        </w:rPr>
        <w:t>0.5</w:t>
      </w:r>
      <w:r w:rsidRPr="009A0A08">
        <w:rPr>
          <w:noProof/>
          <w:sz w:val="24"/>
          <w:szCs w:val="24"/>
        </w:rPr>
        <w:t>CoO</w:t>
      </w:r>
      <w:r w:rsidRPr="009A0A08">
        <w:rPr>
          <w:noProof/>
          <w:sz w:val="24"/>
          <w:szCs w:val="24"/>
          <w:vertAlign w:val="subscript"/>
        </w:rPr>
        <w:t>3</w:t>
      </w:r>
      <w:r w:rsidRPr="009A0A08">
        <w:rPr>
          <w:noProof/>
          <w:sz w:val="24"/>
          <w:szCs w:val="24"/>
        </w:rPr>
        <w:t xml:space="preserve"> thin films. </w:t>
      </w:r>
      <w:r w:rsidRPr="009A0A08">
        <w:rPr>
          <w:i/>
          <w:iCs/>
          <w:noProof/>
          <w:sz w:val="24"/>
          <w:szCs w:val="24"/>
        </w:rPr>
        <w:t>Appl. Phys. Lett.</w:t>
      </w:r>
      <w:r w:rsidRPr="009A0A08">
        <w:rPr>
          <w:noProof/>
          <w:sz w:val="24"/>
          <w:szCs w:val="24"/>
        </w:rPr>
        <w:t xml:space="preserve"> </w:t>
      </w:r>
      <w:r w:rsidRPr="009A0A08">
        <w:rPr>
          <w:b/>
          <w:bCs/>
          <w:noProof/>
          <w:sz w:val="24"/>
          <w:szCs w:val="24"/>
        </w:rPr>
        <w:t>91</w:t>
      </w:r>
      <w:r w:rsidRPr="009A0A08">
        <w:rPr>
          <w:noProof/>
          <w:sz w:val="24"/>
          <w:szCs w:val="24"/>
        </w:rPr>
        <w:t>, 172509 (2007).</w:t>
      </w:r>
    </w:p>
    <w:p w14:paraId="45228A42"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7. </w:t>
      </w:r>
      <w:r w:rsidRPr="009A0A08">
        <w:rPr>
          <w:noProof/>
          <w:sz w:val="24"/>
          <w:szCs w:val="24"/>
        </w:rPr>
        <w:tab/>
        <w:t>S. Miyoshi, J. O. Hong, K. Yashiro, A. Kaimai, Y. Nigara, K. Kawamura, T. Kawada, J. Mizusaki, Lattice expansion upon reduction of perovskite-type LaMnO</w:t>
      </w:r>
      <w:r w:rsidRPr="009A0A08">
        <w:rPr>
          <w:noProof/>
          <w:sz w:val="24"/>
          <w:szCs w:val="24"/>
          <w:vertAlign w:val="subscript"/>
        </w:rPr>
        <w:t>3</w:t>
      </w:r>
      <w:r w:rsidRPr="009A0A08">
        <w:rPr>
          <w:noProof/>
          <w:sz w:val="24"/>
          <w:szCs w:val="24"/>
        </w:rPr>
        <w:t xml:space="preserve"> with oxygen-deficit nonstoichiometry. </w:t>
      </w:r>
      <w:r w:rsidRPr="009A0A08">
        <w:rPr>
          <w:i/>
          <w:iCs/>
          <w:noProof/>
          <w:sz w:val="24"/>
          <w:szCs w:val="24"/>
        </w:rPr>
        <w:t>Solid State Ionics</w:t>
      </w:r>
      <w:r w:rsidRPr="009A0A08">
        <w:rPr>
          <w:noProof/>
          <w:sz w:val="24"/>
          <w:szCs w:val="24"/>
        </w:rPr>
        <w:t xml:space="preserve">. </w:t>
      </w:r>
      <w:r w:rsidRPr="009A0A08">
        <w:rPr>
          <w:b/>
          <w:bCs/>
          <w:noProof/>
          <w:sz w:val="24"/>
          <w:szCs w:val="24"/>
        </w:rPr>
        <w:t>161</w:t>
      </w:r>
      <w:r w:rsidRPr="009A0A08">
        <w:rPr>
          <w:noProof/>
          <w:sz w:val="24"/>
          <w:szCs w:val="24"/>
        </w:rPr>
        <w:t>, 209–217 (2003).</w:t>
      </w:r>
    </w:p>
    <w:p w14:paraId="591ECE9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8. </w:t>
      </w:r>
      <w:r w:rsidRPr="009A0A0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A0A08">
        <w:rPr>
          <w:i/>
          <w:iCs/>
          <w:noProof/>
          <w:sz w:val="24"/>
          <w:szCs w:val="24"/>
        </w:rPr>
        <w:t>Science</w:t>
      </w:r>
      <w:r w:rsidRPr="009A0A08">
        <w:rPr>
          <w:noProof/>
          <w:sz w:val="24"/>
          <w:szCs w:val="24"/>
        </w:rPr>
        <w:t xml:space="preserve">. </w:t>
      </w:r>
      <w:r w:rsidRPr="009A0A08">
        <w:rPr>
          <w:b/>
          <w:bCs/>
          <w:noProof/>
          <w:sz w:val="24"/>
          <w:szCs w:val="24"/>
        </w:rPr>
        <w:t>247</w:t>
      </w:r>
      <w:r w:rsidRPr="009A0A08">
        <w:rPr>
          <w:noProof/>
          <w:sz w:val="24"/>
          <w:szCs w:val="24"/>
        </w:rPr>
        <w:t>, 57–59 (1990).</w:t>
      </w:r>
    </w:p>
    <w:p w14:paraId="0DE80459"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29. </w:t>
      </w:r>
      <w:r w:rsidRPr="009A0A08">
        <w:rPr>
          <w:noProof/>
          <w:sz w:val="24"/>
          <w:szCs w:val="24"/>
        </w:rPr>
        <w:tab/>
        <w:t>L. F. Fu, N. D. Browning, W. Ramadan, S. B. Ogale, D. C. Kundaliya, T. Venkatesan, Interface and defect structures in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δ</w:t>
      </w:r>
      <w:r w:rsidRPr="009A0A08">
        <w:rPr>
          <w:noProof/>
          <w:sz w:val="24"/>
          <w:szCs w:val="24"/>
        </w:rPr>
        <w:t xml:space="preserve"> and Nb:SrTiO</w:t>
      </w:r>
      <w:r w:rsidRPr="009A0A08">
        <w:rPr>
          <w:noProof/>
          <w:sz w:val="24"/>
          <w:szCs w:val="24"/>
          <w:vertAlign w:val="subscript"/>
        </w:rPr>
        <w:t>3</w:t>
      </w:r>
      <w:r w:rsidRPr="009A0A08">
        <w:rPr>
          <w:noProof/>
          <w:sz w:val="24"/>
          <w:szCs w:val="24"/>
        </w:rPr>
        <w:t xml:space="preserve"> heterojunction. </w:t>
      </w:r>
      <w:r w:rsidRPr="009A0A08">
        <w:rPr>
          <w:i/>
          <w:iCs/>
          <w:noProof/>
          <w:sz w:val="24"/>
          <w:szCs w:val="24"/>
        </w:rPr>
        <w:t>J. Phys. D. Appl. Phys.</w:t>
      </w:r>
      <w:r w:rsidRPr="009A0A08">
        <w:rPr>
          <w:noProof/>
          <w:sz w:val="24"/>
          <w:szCs w:val="24"/>
        </w:rPr>
        <w:t xml:space="preserve"> </w:t>
      </w:r>
      <w:r w:rsidRPr="009A0A08">
        <w:rPr>
          <w:b/>
          <w:bCs/>
          <w:noProof/>
          <w:sz w:val="24"/>
          <w:szCs w:val="24"/>
        </w:rPr>
        <w:t>40</w:t>
      </w:r>
      <w:r w:rsidRPr="009A0A08">
        <w:rPr>
          <w:noProof/>
          <w:sz w:val="24"/>
          <w:szCs w:val="24"/>
        </w:rPr>
        <w:t>, 187–191 (2007).</w:t>
      </w:r>
    </w:p>
    <w:p w14:paraId="18FB721F"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0. </w:t>
      </w:r>
      <w:r w:rsidRPr="009A0A08">
        <w:rPr>
          <w:noProof/>
          <w:sz w:val="24"/>
          <w:szCs w:val="24"/>
        </w:rPr>
        <w:tab/>
        <w:t xml:space="preserve">R. Ramesh, D. M. Hwang, J. B. Barner, L. Nazar, T. S. Ravi, A. Inam, B. Dutta, X. D. Wu, T. Venkatesan, Defect structure of laser deposited Y-Ba-Cu-O thin films on single crystal MgO substrate. </w:t>
      </w:r>
      <w:r w:rsidRPr="009A0A08">
        <w:rPr>
          <w:i/>
          <w:iCs/>
          <w:noProof/>
          <w:sz w:val="24"/>
          <w:szCs w:val="24"/>
        </w:rPr>
        <w:t>J. Mater. Res.</w:t>
      </w:r>
      <w:r w:rsidRPr="009A0A08">
        <w:rPr>
          <w:noProof/>
          <w:sz w:val="24"/>
          <w:szCs w:val="24"/>
        </w:rPr>
        <w:t xml:space="preserve"> </w:t>
      </w:r>
      <w:r w:rsidRPr="009A0A08">
        <w:rPr>
          <w:b/>
          <w:bCs/>
          <w:noProof/>
          <w:sz w:val="24"/>
          <w:szCs w:val="24"/>
        </w:rPr>
        <w:t>5</w:t>
      </w:r>
      <w:r w:rsidRPr="009A0A08">
        <w:rPr>
          <w:noProof/>
          <w:sz w:val="24"/>
          <w:szCs w:val="24"/>
        </w:rPr>
        <w:t>, 704–716 (1990).</w:t>
      </w:r>
    </w:p>
    <w:p w14:paraId="0155D40D"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1. </w:t>
      </w:r>
      <w:r w:rsidRPr="009A0A08">
        <w:rPr>
          <w:noProof/>
          <w:sz w:val="24"/>
          <w:szCs w:val="24"/>
        </w:rPr>
        <w:tab/>
        <w:t>R. J. Cava, B. Batlogg, R. B. van Dover, D. W. Murphy, S. Sunshine, T. Siegrist, J. P. Remeika, E. A. Rietman, S. Zahurak, G. P. Espinosa, Bulk Superconductivity at 91 K in Single-Phase Oxygen-Deficient Perovskite Ba</w:t>
      </w:r>
      <w:r w:rsidRPr="009A0A08">
        <w:rPr>
          <w:noProof/>
          <w:sz w:val="24"/>
          <w:szCs w:val="24"/>
          <w:vertAlign w:val="subscript"/>
        </w:rPr>
        <w:t>2</w:t>
      </w:r>
      <w:r w:rsidRPr="009A0A08">
        <w:rPr>
          <w:noProof/>
          <w:sz w:val="24"/>
          <w:szCs w:val="24"/>
        </w:rPr>
        <w:t>YCu</w:t>
      </w:r>
      <w:r w:rsidRPr="009A0A08">
        <w:rPr>
          <w:noProof/>
          <w:sz w:val="24"/>
          <w:szCs w:val="24"/>
          <w:vertAlign w:val="subscript"/>
        </w:rPr>
        <w:t>3</w:t>
      </w:r>
      <w:r w:rsidRPr="009A0A08">
        <w:rPr>
          <w:noProof/>
          <w:sz w:val="24"/>
          <w:szCs w:val="24"/>
        </w:rPr>
        <w:t>O</w:t>
      </w:r>
      <w:r w:rsidRPr="009A0A08">
        <w:rPr>
          <w:noProof/>
          <w:sz w:val="24"/>
          <w:szCs w:val="24"/>
          <w:vertAlign w:val="subscript"/>
        </w:rPr>
        <w:t>9-δ</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58</w:t>
      </w:r>
      <w:r w:rsidRPr="009A0A08">
        <w:rPr>
          <w:noProof/>
          <w:sz w:val="24"/>
          <w:szCs w:val="24"/>
        </w:rPr>
        <w:t>, 1676–1679 (1987).</w:t>
      </w:r>
    </w:p>
    <w:p w14:paraId="54B4A07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2. </w:t>
      </w:r>
      <w:r w:rsidRPr="009A0A08">
        <w:rPr>
          <w:noProof/>
          <w:sz w:val="24"/>
          <w:szCs w:val="24"/>
        </w:rPr>
        <w:tab/>
        <w:t>P. Bordet, C. Chaillout, J. Chenavas, J. Hodeau, Structure determination of the new high-temperature superconductor Y</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4+x</w:t>
      </w:r>
      <w:r w:rsidRPr="009A0A08">
        <w:rPr>
          <w:noProof/>
          <w:sz w:val="24"/>
          <w:szCs w:val="24"/>
        </w:rPr>
        <w:t xml:space="preserve">. </w:t>
      </w:r>
      <w:r w:rsidRPr="009A0A08">
        <w:rPr>
          <w:i/>
          <w:iCs/>
          <w:noProof/>
          <w:sz w:val="24"/>
          <w:szCs w:val="24"/>
        </w:rPr>
        <w:t>Nature</w:t>
      </w:r>
      <w:r w:rsidRPr="009A0A08">
        <w:rPr>
          <w:noProof/>
          <w:sz w:val="24"/>
          <w:szCs w:val="24"/>
        </w:rPr>
        <w:t xml:space="preserve">. </w:t>
      </w:r>
      <w:r w:rsidRPr="009A0A08">
        <w:rPr>
          <w:b/>
          <w:bCs/>
          <w:noProof/>
          <w:sz w:val="24"/>
          <w:szCs w:val="24"/>
        </w:rPr>
        <w:t>334</w:t>
      </w:r>
      <w:r w:rsidRPr="009A0A08">
        <w:rPr>
          <w:noProof/>
          <w:sz w:val="24"/>
          <w:szCs w:val="24"/>
        </w:rPr>
        <w:t>, 596–596 (1988).</w:t>
      </w:r>
    </w:p>
    <w:p w14:paraId="307C890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3. </w:t>
      </w:r>
      <w:r w:rsidRPr="009A0A08">
        <w:rPr>
          <w:noProof/>
          <w:sz w:val="24"/>
          <w:szCs w:val="24"/>
        </w:rPr>
        <w:tab/>
        <w:t>D. E. Morris, N. G. Asmar, J. Y. T. Wei, J. H. Nickel, R. L. Sid, J. S. Scott, J. E. Post, Synthesis and properties of the 2:4:7 superconductors R</w:t>
      </w:r>
      <w:r w:rsidRPr="009A0A08">
        <w:rPr>
          <w:noProof/>
          <w:sz w:val="24"/>
          <w:szCs w:val="24"/>
          <w:vertAlign w:val="subscript"/>
        </w:rPr>
        <w:t>2</w:t>
      </w:r>
      <w:r w:rsidRPr="009A0A08">
        <w:rPr>
          <w:noProof/>
          <w:sz w:val="24"/>
          <w:szCs w:val="24"/>
        </w:rPr>
        <w:t>Ba</w:t>
      </w:r>
      <w:r w:rsidRPr="009A0A08">
        <w:rPr>
          <w:noProof/>
          <w:sz w:val="24"/>
          <w:szCs w:val="24"/>
          <w:vertAlign w:val="subscript"/>
        </w:rPr>
        <w:t>4</w:t>
      </w:r>
      <w:r w:rsidRPr="009A0A08">
        <w:rPr>
          <w:noProof/>
          <w:sz w:val="24"/>
          <w:szCs w:val="24"/>
        </w:rPr>
        <w:t>Cu</w:t>
      </w:r>
      <w:r w:rsidRPr="009A0A08">
        <w:rPr>
          <w:noProof/>
          <w:sz w:val="24"/>
          <w:szCs w:val="24"/>
          <w:vertAlign w:val="subscript"/>
        </w:rPr>
        <w:t>7</w:t>
      </w:r>
      <w:r w:rsidRPr="009A0A08">
        <w:rPr>
          <w:noProof/>
          <w:sz w:val="24"/>
          <w:szCs w:val="24"/>
        </w:rPr>
        <w:t>O</w:t>
      </w:r>
      <w:r w:rsidRPr="009A0A08">
        <w:rPr>
          <w:noProof/>
          <w:sz w:val="24"/>
          <w:szCs w:val="24"/>
          <w:vertAlign w:val="subscript"/>
        </w:rPr>
        <w:t>15-x</w:t>
      </w:r>
      <w:r w:rsidRPr="009A0A08">
        <w:rPr>
          <w:noProof/>
          <w:sz w:val="24"/>
          <w:szCs w:val="24"/>
        </w:rPr>
        <w:t xml:space="preserve"> (R=Y, Eu, Gd, Dy, Ho, Er). </w:t>
      </w:r>
      <w:r w:rsidRPr="009A0A08">
        <w:rPr>
          <w:i/>
          <w:iCs/>
          <w:noProof/>
          <w:sz w:val="24"/>
          <w:szCs w:val="24"/>
        </w:rPr>
        <w:t>Phys. Rev. B</w:t>
      </w:r>
      <w:r w:rsidRPr="009A0A08">
        <w:rPr>
          <w:noProof/>
          <w:sz w:val="24"/>
          <w:szCs w:val="24"/>
        </w:rPr>
        <w:t xml:space="preserve">. </w:t>
      </w:r>
      <w:r w:rsidRPr="009A0A08">
        <w:rPr>
          <w:b/>
          <w:bCs/>
          <w:noProof/>
          <w:sz w:val="24"/>
          <w:szCs w:val="24"/>
        </w:rPr>
        <w:t>40</w:t>
      </w:r>
      <w:r w:rsidRPr="009A0A08">
        <w:rPr>
          <w:noProof/>
          <w:sz w:val="24"/>
          <w:szCs w:val="24"/>
        </w:rPr>
        <w:t>, 11406–11409 (1989).</w:t>
      </w:r>
    </w:p>
    <w:p w14:paraId="34A11B9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4. </w:t>
      </w:r>
      <w:r w:rsidRPr="009A0A0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A0A08">
        <w:rPr>
          <w:i/>
          <w:iCs/>
          <w:noProof/>
          <w:sz w:val="24"/>
          <w:szCs w:val="24"/>
        </w:rPr>
        <w:t>Phys. Rev. B</w:t>
      </w:r>
      <w:r w:rsidRPr="009A0A08">
        <w:rPr>
          <w:noProof/>
          <w:sz w:val="24"/>
          <w:szCs w:val="24"/>
        </w:rPr>
        <w:t xml:space="preserve">. </w:t>
      </w:r>
      <w:r w:rsidRPr="009A0A08">
        <w:rPr>
          <w:b/>
          <w:bCs/>
          <w:noProof/>
          <w:sz w:val="24"/>
          <w:szCs w:val="24"/>
        </w:rPr>
        <w:t>39</w:t>
      </w:r>
      <w:r w:rsidRPr="009A0A08">
        <w:rPr>
          <w:noProof/>
          <w:sz w:val="24"/>
          <w:szCs w:val="24"/>
        </w:rPr>
        <w:t>, 7347–7350 (1989).</w:t>
      </w:r>
    </w:p>
    <w:p w14:paraId="23AC7874"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5. </w:t>
      </w:r>
      <w:r w:rsidRPr="009A0A08">
        <w:rPr>
          <w:noProof/>
          <w:sz w:val="24"/>
          <w:szCs w:val="24"/>
        </w:rPr>
        <w:tab/>
        <w:t xml:space="preserve">B. Li, R. V. Chopdekar, A. T. N’Diaye, A. Mehta, J. P. Byers, N. D. Browning, E. Arenholz, Y. Takamura, Tuning interfacial exchange interactions via electronic </w:t>
      </w:r>
      <w:r w:rsidRPr="009A0A08">
        <w:rPr>
          <w:noProof/>
          <w:sz w:val="24"/>
          <w:szCs w:val="24"/>
        </w:rPr>
        <w:lastRenderedPageBreak/>
        <w:t xml:space="preserve">reconstruction in transition-metal oxide heterostructures. </w:t>
      </w:r>
      <w:r w:rsidRPr="009A0A08">
        <w:rPr>
          <w:i/>
          <w:iCs/>
          <w:noProof/>
          <w:sz w:val="24"/>
          <w:szCs w:val="24"/>
        </w:rPr>
        <w:t>Appl. Phys. Lett.</w:t>
      </w:r>
      <w:r w:rsidRPr="009A0A08">
        <w:rPr>
          <w:noProof/>
          <w:sz w:val="24"/>
          <w:szCs w:val="24"/>
        </w:rPr>
        <w:t xml:space="preserve"> </w:t>
      </w:r>
      <w:r w:rsidRPr="009A0A08">
        <w:rPr>
          <w:b/>
          <w:bCs/>
          <w:noProof/>
          <w:sz w:val="24"/>
          <w:szCs w:val="24"/>
        </w:rPr>
        <w:t>109</w:t>
      </w:r>
      <w:r w:rsidRPr="009A0A08">
        <w:rPr>
          <w:noProof/>
          <w:sz w:val="24"/>
          <w:szCs w:val="24"/>
        </w:rPr>
        <w:t>, 152401 (2016).</w:t>
      </w:r>
    </w:p>
    <w:p w14:paraId="2A95B2A3"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6. </w:t>
      </w:r>
      <w:r w:rsidRPr="009A0A0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A0A08">
        <w:rPr>
          <w:i/>
          <w:iCs/>
          <w:noProof/>
          <w:sz w:val="24"/>
          <w:szCs w:val="24"/>
        </w:rPr>
        <w:t>Nature</w:t>
      </w:r>
      <w:r w:rsidRPr="009A0A08">
        <w:rPr>
          <w:noProof/>
          <w:sz w:val="24"/>
          <w:szCs w:val="24"/>
        </w:rPr>
        <w:t xml:space="preserve">. </w:t>
      </w:r>
      <w:r w:rsidRPr="009A0A08">
        <w:rPr>
          <w:b/>
          <w:bCs/>
          <w:noProof/>
          <w:sz w:val="24"/>
          <w:szCs w:val="24"/>
        </w:rPr>
        <w:t>546</w:t>
      </w:r>
      <w:r w:rsidRPr="009A0A08">
        <w:rPr>
          <w:noProof/>
          <w:sz w:val="24"/>
          <w:szCs w:val="24"/>
        </w:rPr>
        <w:t>, 124–128 (2017).</w:t>
      </w:r>
    </w:p>
    <w:p w14:paraId="4BF2EF68"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7. </w:t>
      </w:r>
      <w:r w:rsidRPr="009A0A08">
        <w:rPr>
          <w:noProof/>
          <w:sz w:val="24"/>
          <w:szCs w:val="24"/>
        </w:rPr>
        <w:tab/>
        <w:t>C. T. Chen, L. H. Tjeng, J. Kwo, H. L. Kao, P. Rudolf, F. Sette, R. M. Fleming, Out-of-plane orbital characters of intrinsic and doped holes in La</w:t>
      </w:r>
      <w:r w:rsidRPr="009A0A08">
        <w:rPr>
          <w:noProof/>
          <w:sz w:val="24"/>
          <w:szCs w:val="24"/>
          <w:vertAlign w:val="subscript"/>
        </w:rPr>
        <w:t>2-x</w:t>
      </w:r>
      <w:r w:rsidRPr="009A0A08">
        <w:rPr>
          <w:noProof/>
          <w:sz w:val="24"/>
          <w:szCs w:val="24"/>
        </w:rPr>
        <w:t>Sr</w:t>
      </w:r>
      <w:r w:rsidRPr="009A0A08">
        <w:rPr>
          <w:noProof/>
          <w:sz w:val="24"/>
          <w:szCs w:val="24"/>
          <w:vertAlign w:val="subscript"/>
        </w:rPr>
        <w:t>x</w:t>
      </w:r>
      <w:r w:rsidRPr="009A0A08">
        <w:rPr>
          <w:noProof/>
          <w:sz w:val="24"/>
          <w:szCs w:val="24"/>
        </w:rPr>
        <w:t>CuO</w:t>
      </w:r>
      <w:r w:rsidRPr="009A0A08">
        <w:rPr>
          <w:noProof/>
          <w:sz w:val="24"/>
          <w:szCs w:val="24"/>
          <w:vertAlign w:val="subscript"/>
        </w:rPr>
        <w:t>4</w:t>
      </w:r>
      <w:r w:rsidRPr="009A0A08">
        <w:rPr>
          <w:noProof/>
          <w:sz w:val="24"/>
          <w:szCs w:val="24"/>
        </w:rPr>
        <w:t xml:space="preserve">. </w:t>
      </w:r>
      <w:r w:rsidRPr="009A0A08">
        <w:rPr>
          <w:i/>
          <w:iCs/>
          <w:noProof/>
          <w:sz w:val="24"/>
          <w:szCs w:val="24"/>
        </w:rPr>
        <w:t>Phys. Rev. Lett.</w:t>
      </w:r>
      <w:r w:rsidRPr="009A0A08">
        <w:rPr>
          <w:noProof/>
          <w:sz w:val="24"/>
          <w:szCs w:val="24"/>
        </w:rPr>
        <w:t xml:space="preserve"> </w:t>
      </w:r>
      <w:r w:rsidRPr="009A0A08">
        <w:rPr>
          <w:b/>
          <w:bCs/>
          <w:noProof/>
          <w:sz w:val="24"/>
          <w:szCs w:val="24"/>
        </w:rPr>
        <w:t>68</w:t>
      </w:r>
      <w:r w:rsidRPr="009A0A08">
        <w:rPr>
          <w:noProof/>
          <w:sz w:val="24"/>
          <w:szCs w:val="24"/>
        </w:rPr>
        <w:t>, 2543–2546 (1992).</w:t>
      </w:r>
    </w:p>
    <w:p w14:paraId="41D73A9A"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8. </w:t>
      </w:r>
      <w:r w:rsidRPr="009A0A08">
        <w:rPr>
          <w:noProof/>
          <w:sz w:val="24"/>
          <w:szCs w:val="24"/>
        </w:rPr>
        <w:tab/>
        <w:t>N. Nücker, E. Pellegrin, P. Schweiss, J. Fink, S. L. Molodtsov, C. T. Simmons, G. Kaindl, W. Frentrup, A. Erb, G. Müller-Vogt, Site-specific and doping-dependent electronic structure of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x</w:t>
      </w:r>
      <w:r w:rsidRPr="009A0A08">
        <w:rPr>
          <w:noProof/>
          <w:sz w:val="24"/>
          <w:szCs w:val="24"/>
        </w:rPr>
        <w:t xml:space="preserve"> probed by O 1s and Cu 2p x-ray-absorption spectroscopy. </w:t>
      </w:r>
      <w:r w:rsidRPr="009A0A08">
        <w:rPr>
          <w:i/>
          <w:iCs/>
          <w:noProof/>
          <w:sz w:val="24"/>
          <w:szCs w:val="24"/>
        </w:rPr>
        <w:t>Phys. Rev. B</w:t>
      </w:r>
      <w:r w:rsidRPr="009A0A08">
        <w:rPr>
          <w:noProof/>
          <w:sz w:val="24"/>
          <w:szCs w:val="24"/>
        </w:rPr>
        <w:t xml:space="preserve">. </w:t>
      </w:r>
      <w:r w:rsidRPr="009A0A08">
        <w:rPr>
          <w:b/>
          <w:bCs/>
          <w:noProof/>
          <w:sz w:val="24"/>
          <w:szCs w:val="24"/>
        </w:rPr>
        <w:t>51</w:t>
      </w:r>
      <w:r w:rsidRPr="009A0A08">
        <w:rPr>
          <w:noProof/>
          <w:sz w:val="24"/>
          <w:szCs w:val="24"/>
        </w:rPr>
        <w:t>, 8529–8542 (1995).</w:t>
      </w:r>
    </w:p>
    <w:p w14:paraId="78F00D45" w14:textId="77777777" w:rsidR="009A0A08" w:rsidRPr="009A0A08" w:rsidRDefault="009A0A08" w:rsidP="009A0A08">
      <w:pPr>
        <w:widowControl w:val="0"/>
        <w:autoSpaceDE w:val="0"/>
        <w:autoSpaceDN w:val="0"/>
        <w:adjustRightInd w:val="0"/>
        <w:ind w:left="640" w:hanging="640"/>
        <w:rPr>
          <w:noProof/>
          <w:sz w:val="24"/>
          <w:szCs w:val="24"/>
        </w:rPr>
      </w:pPr>
      <w:r w:rsidRPr="009A0A08">
        <w:rPr>
          <w:noProof/>
          <w:sz w:val="24"/>
          <w:szCs w:val="24"/>
        </w:rPr>
        <w:t xml:space="preserve">39. </w:t>
      </w:r>
      <w:r w:rsidRPr="009A0A08">
        <w:rPr>
          <w:noProof/>
          <w:sz w:val="24"/>
          <w:szCs w:val="24"/>
        </w:rPr>
        <w:tab/>
        <w:t>A. Bianconi, A. Congiu Castellano, M. De Santis, P. Delogu, A. Gargano, R. Giorgi, Localization of Cu 3d levels in the high T</w:t>
      </w:r>
      <w:r w:rsidRPr="009A0A08">
        <w:rPr>
          <w:noProof/>
          <w:sz w:val="24"/>
          <w:szCs w:val="24"/>
          <w:vertAlign w:val="subscript"/>
        </w:rPr>
        <w:t>c</w:t>
      </w:r>
      <w:r w:rsidRPr="009A0A08">
        <w:rPr>
          <w:noProof/>
          <w:sz w:val="24"/>
          <w:szCs w:val="24"/>
        </w:rPr>
        <w:t xml:space="preserve"> superconductor YBa</w:t>
      </w:r>
      <w:r w:rsidRPr="009A0A08">
        <w:rPr>
          <w:noProof/>
          <w:sz w:val="24"/>
          <w:szCs w:val="24"/>
          <w:vertAlign w:val="subscript"/>
        </w:rPr>
        <w:t>2</w:t>
      </w:r>
      <w:r w:rsidRPr="009A0A08">
        <w:rPr>
          <w:noProof/>
          <w:sz w:val="24"/>
          <w:szCs w:val="24"/>
        </w:rPr>
        <w:t>Cu</w:t>
      </w:r>
      <w:r w:rsidRPr="009A0A08">
        <w:rPr>
          <w:noProof/>
          <w:sz w:val="24"/>
          <w:szCs w:val="24"/>
          <w:vertAlign w:val="subscript"/>
        </w:rPr>
        <w:t>3</w:t>
      </w:r>
      <w:r w:rsidRPr="009A0A08">
        <w:rPr>
          <w:noProof/>
          <w:sz w:val="24"/>
          <w:szCs w:val="24"/>
        </w:rPr>
        <w:t>O</w:t>
      </w:r>
      <w:r w:rsidRPr="009A0A08">
        <w:rPr>
          <w:noProof/>
          <w:sz w:val="24"/>
          <w:szCs w:val="24"/>
          <w:vertAlign w:val="subscript"/>
        </w:rPr>
        <w:t>~7</w:t>
      </w:r>
      <w:r w:rsidRPr="009A0A08">
        <w:rPr>
          <w:noProof/>
          <w:sz w:val="24"/>
          <w:szCs w:val="24"/>
        </w:rPr>
        <w:t xml:space="preserve"> by Cu 2p X-ray photoelectron spectroscopy. </w:t>
      </w:r>
      <w:r w:rsidRPr="009A0A08">
        <w:rPr>
          <w:i/>
          <w:iCs/>
          <w:noProof/>
          <w:sz w:val="24"/>
          <w:szCs w:val="24"/>
        </w:rPr>
        <w:t>Solid State Commun.</w:t>
      </w:r>
      <w:r w:rsidRPr="009A0A08">
        <w:rPr>
          <w:noProof/>
          <w:sz w:val="24"/>
          <w:szCs w:val="24"/>
        </w:rPr>
        <w:t xml:space="preserve"> </w:t>
      </w:r>
      <w:r w:rsidRPr="009A0A08">
        <w:rPr>
          <w:b/>
          <w:bCs/>
          <w:noProof/>
          <w:sz w:val="24"/>
          <w:szCs w:val="24"/>
        </w:rPr>
        <w:t>63</w:t>
      </w:r>
      <w:r w:rsidRPr="009A0A08">
        <w:rPr>
          <w:noProof/>
          <w:sz w:val="24"/>
          <w:szCs w:val="24"/>
        </w:rPr>
        <w:t>, 1135–1139 (1987).</w:t>
      </w:r>
    </w:p>
    <w:p w14:paraId="2C39FC6A" w14:textId="77777777" w:rsidR="009A0A08" w:rsidRPr="009A0A08" w:rsidRDefault="009A0A08" w:rsidP="009A0A08">
      <w:pPr>
        <w:widowControl w:val="0"/>
        <w:autoSpaceDE w:val="0"/>
        <w:autoSpaceDN w:val="0"/>
        <w:adjustRightInd w:val="0"/>
        <w:ind w:left="640" w:hanging="640"/>
        <w:rPr>
          <w:noProof/>
          <w:sz w:val="24"/>
        </w:rPr>
      </w:pPr>
      <w:r w:rsidRPr="009A0A08">
        <w:rPr>
          <w:noProof/>
          <w:sz w:val="24"/>
          <w:szCs w:val="24"/>
        </w:rPr>
        <w:t xml:space="preserve">40. </w:t>
      </w:r>
      <w:r w:rsidRPr="009A0A0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A0A08">
        <w:rPr>
          <w:i/>
          <w:iCs/>
          <w:noProof/>
          <w:sz w:val="24"/>
          <w:szCs w:val="24"/>
        </w:rPr>
        <w:t>Curr. Opin. Colloid Interface Sci.</w:t>
      </w:r>
      <w:r w:rsidRPr="009A0A08">
        <w:rPr>
          <w:noProof/>
          <w:sz w:val="24"/>
          <w:szCs w:val="24"/>
        </w:rPr>
        <w:t xml:space="preserve"> </w:t>
      </w:r>
      <w:r w:rsidRPr="009A0A08">
        <w:rPr>
          <w:b/>
          <w:bCs/>
          <w:noProof/>
          <w:sz w:val="24"/>
          <w:szCs w:val="24"/>
        </w:rPr>
        <w:t>17</w:t>
      </w:r>
      <w:r w:rsidRPr="009A0A0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4DD261C"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XRD </w:t>
      </w:r>
      <m:oMath>
        <m:r>
          <w:rPr>
            <w:rFonts w:ascii="Cambria Math" w:eastAsia="Cambria" w:hAnsi="Cambria Math" w:cs="Cambria"/>
            <w:sz w:val="24"/>
            <w:szCs w:val="24"/>
          </w:rPr>
          <m:t>θ-2θ</m:t>
        </m:r>
      </m:oMath>
      <w:r w:rsidRPr="0087198A">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5DDBEC9E"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029B368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The crystal structure is depicted with Cu, Ba, Y, Sr,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 xml:space="preserve">the region highlighted by </w:t>
      </w:r>
      <w:r w:rsidR="009C647A" w:rsidRPr="0087198A">
        <w:rPr>
          <w:rFonts w:eastAsia="Times New Roman"/>
          <w:sz w:val="24"/>
          <w:szCs w:val="24"/>
        </w:rPr>
        <w:lastRenderedPageBreak/>
        <w:t>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4A90AF44"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Polarized Neutron R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608B3B96"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X-ray Absorption S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02FC5CA3" w:rsidR="0067071E" w:rsidRPr="0087198A" w:rsidRDefault="0067071E" w:rsidP="00A42098">
      <w:pPr>
        <w:rPr>
          <w:rFonts w:eastAsia="Times New Roman"/>
          <w:sz w:val="24"/>
          <w:szCs w:val="24"/>
        </w:rPr>
      </w:pPr>
      <w:r w:rsidRPr="0087198A">
        <w:br w:type="page"/>
      </w:r>
      <w:r w:rsidR="00A42098" w:rsidRPr="0087198A">
        <w:rPr>
          <w:noProof/>
        </w:rPr>
        <w:lastRenderedPageBreak/>
        <w:drawing>
          <wp:inline distT="0" distB="0" distL="0" distR="0" wp14:anchorId="05D9ADE9" wp14:editId="395F4913">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r w:rsidRPr="0087198A">
        <w:rPr>
          <w:noProof/>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r w:rsidRPr="0087198A">
        <w:rPr>
          <w:b/>
        </w:rPr>
        <w:t>Fig. 5</w:t>
      </w:r>
    </w:p>
    <w:p w14:paraId="1B0ED3BC" w14:textId="77777777" w:rsidR="00B80EEB" w:rsidRPr="0087198A" w:rsidRDefault="00B80EEB" w:rsidP="00E509CD">
      <w:pPr>
        <w:pStyle w:val="Acknowledgement"/>
        <w:spacing w:before="0"/>
        <w:ind w:left="0" w:firstLine="0"/>
        <w:rPr>
          <w:b/>
        </w:rPr>
      </w:pPr>
    </w:p>
    <w:p w14:paraId="5203A411" w14:textId="4530F63E" w:rsidR="006143A4" w:rsidRPr="0087198A" w:rsidRDefault="006143A4" w:rsidP="00E509CD">
      <w:pPr>
        <w:pStyle w:val="Acknowledgement"/>
        <w:spacing w:before="0"/>
        <w:ind w:left="0" w:firstLine="0"/>
        <w:rPr>
          <w:b/>
        </w:rPr>
      </w:pPr>
    </w:p>
    <w:sectPr w:rsidR="006143A4" w:rsidRPr="0087198A"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Chopdekar, Rajesh Vilas" w:date="2018-10-15T16:04:00Z" w:initials="CRV">
    <w:p w14:paraId="22C99A30" w14:textId="1B9B0527" w:rsidR="000070E3" w:rsidRDefault="000070E3">
      <w:pPr>
        <w:pStyle w:val="CommentText"/>
      </w:pPr>
      <w:r>
        <w:rPr>
          <w:rStyle w:val="CommentReference"/>
        </w:rPr>
        <w:annotationRef/>
      </w:r>
      <w:r>
        <w:t xml:space="preserve">Is it worth it to have another panel in Figure </w:t>
      </w:r>
      <w:r w:rsidR="00714A89">
        <w:t>2</w:t>
      </w:r>
      <w:r>
        <w:t xml:space="preserve"> that directly shows the change in resistive and magnetic Tc (and transition width) as a function of Gd thickness to emphasize the heterogeneous nature of the measurements?</w:t>
      </w:r>
    </w:p>
  </w:comment>
  <w:comment w:id="7" w:author="Chopdekar, Rajesh Vilas" w:date="2018-10-15T15:13:00Z" w:initials="CRV">
    <w:p w14:paraId="7554F948" w14:textId="68BF1834" w:rsidR="00A42BEF" w:rsidRDefault="00A42BEF">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w:t>
      </w:r>
      <w:r w:rsidR="001B7AA6">
        <w:t>.  I found this paper (</w:t>
      </w:r>
      <w:proofErr w:type="spellStart"/>
      <w:r w:rsidR="001B7AA6">
        <w:t>Aprili</w:t>
      </w:r>
      <w:proofErr w:type="spellEnd"/>
      <w:r w:rsidR="001B7AA6">
        <w:t xml:space="preserve"> et al, PRB 57 R8139 </w:t>
      </w:r>
      <w:hyperlink r:id="rId1" w:history="1">
        <w:r w:rsidR="001B7AA6" w:rsidRPr="00C73826">
          <w:rPr>
            <w:rStyle w:val="Hyperlink"/>
            <w:rFonts w:ascii="Helvetica" w:hAnsi="Helvetica"/>
            <w:sz w:val="21"/>
            <w:szCs w:val="21"/>
            <w:shd w:val="clear" w:color="auto" w:fill="FFFFFF"/>
          </w:rPr>
          <w:t>https://doi.org/10.1103/PhysRevB.57.R8139</w:t>
        </w:r>
      </w:hyperlink>
      <w:r w:rsidR="001B7AA6">
        <w:rPr>
          <w:rFonts w:ascii="Helvetica" w:hAnsi="Helvetica"/>
          <w:color w:val="222222"/>
          <w:sz w:val="21"/>
          <w:szCs w:val="21"/>
          <w:shd w:val="clear" w:color="auto" w:fill="FFFFFF"/>
        </w:rPr>
        <w:t>) that discusses how increasing defects/disorder using ion irradiation reduces the mean free path, which eventually destroys the superconducting phase.</w:t>
      </w:r>
      <w:r w:rsidR="003224B5">
        <w:rPr>
          <w:rFonts w:ascii="Helvetica" w:hAnsi="Helvetica"/>
          <w:color w:val="222222"/>
          <w:sz w:val="21"/>
          <w:szCs w:val="21"/>
          <w:shd w:val="clear" w:color="auto" w:fill="FFFFFF"/>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C99A30" w15:done="0"/>
  <w15:commentEx w15:paraId="7554F94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C99A30" w16cid:durableId="1F705EFB"/>
  <w16cid:commentId w16cid:paraId="7554F948" w16cid:durableId="1F705E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D8EA2" w14:textId="77777777" w:rsidR="00A15C77" w:rsidRDefault="00A15C77" w:rsidP="004A10BE">
      <w:r>
        <w:separator/>
      </w:r>
    </w:p>
  </w:endnote>
  <w:endnote w:type="continuationSeparator" w:id="0">
    <w:p w14:paraId="46C3A2A1" w14:textId="77777777" w:rsidR="00A15C77" w:rsidRDefault="00A15C77" w:rsidP="004A10BE">
      <w:r>
        <w:continuationSeparator/>
      </w:r>
    </w:p>
  </w:endnote>
  <w:endnote w:type="continuationNotice" w:id="1">
    <w:p w14:paraId="52CF758E" w14:textId="77777777" w:rsidR="00A15C77" w:rsidRDefault="00A15C7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altName w:val="Arial"/>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480F743C" w:rsidR="00EB2373" w:rsidRPr="004021D9" w:rsidRDefault="00EB237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A858CB">
      <w:rPr>
        <w:b/>
        <w:bCs/>
        <w:noProof/>
        <w:sz w:val="18"/>
        <w:szCs w:val="18"/>
      </w:rPr>
      <w:t>2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A858CB">
      <w:rPr>
        <w:b/>
        <w:bCs/>
        <w:noProof/>
        <w:sz w:val="18"/>
        <w:szCs w:val="18"/>
      </w:rPr>
      <w:t>21</w:t>
    </w:r>
    <w:r w:rsidRPr="004021D9">
      <w:rPr>
        <w:b/>
        <w:bCs/>
        <w:sz w:val="18"/>
        <w:szCs w:val="18"/>
      </w:rPr>
      <w:fldChar w:fldCharType="end"/>
    </w:r>
  </w:p>
  <w:p w14:paraId="4A06A9D6" w14:textId="77777777" w:rsidR="00EB2373" w:rsidRPr="00B547A9" w:rsidRDefault="00EB237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3285CE0C" w:rsidR="00EB2373" w:rsidRPr="004021D9" w:rsidRDefault="00EB237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9828C1">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9828C1">
      <w:rPr>
        <w:b/>
        <w:bCs/>
        <w:noProof/>
        <w:sz w:val="18"/>
        <w:szCs w:val="18"/>
      </w:rPr>
      <w:t>21</w:t>
    </w:r>
    <w:r w:rsidRPr="004021D9">
      <w:rPr>
        <w:b/>
        <w:bCs/>
        <w:sz w:val="18"/>
        <w:szCs w:val="18"/>
      </w:rPr>
      <w:fldChar w:fldCharType="end"/>
    </w:r>
  </w:p>
  <w:p w14:paraId="335FF4AA" w14:textId="77777777" w:rsidR="00EB2373" w:rsidRDefault="00EB23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F6F4DF" w14:textId="77777777" w:rsidR="00A15C77" w:rsidRDefault="00A15C77" w:rsidP="004A10BE">
      <w:r>
        <w:separator/>
      </w:r>
    </w:p>
  </w:footnote>
  <w:footnote w:type="continuationSeparator" w:id="0">
    <w:p w14:paraId="3741F2B1" w14:textId="77777777" w:rsidR="00A15C77" w:rsidRDefault="00A15C77" w:rsidP="004A10BE">
      <w:r>
        <w:continuationSeparator/>
      </w:r>
    </w:p>
  </w:footnote>
  <w:footnote w:type="continuationNotice" w:id="1">
    <w:p w14:paraId="7033C2B5" w14:textId="77777777" w:rsidR="00A15C77" w:rsidRDefault="00A15C7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EB2373" w:rsidRDefault="00EB2373" w:rsidP="004A10BE">
    <w:pPr>
      <w:pStyle w:val="Header"/>
    </w:pPr>
    <w:r>
      <w:tab/>
    </w:r>
  </w:p>
  <w:tbl>
    <w:tblPr>
      <w:tblW w:w="13110" w:type="dxa"/>
      <w:tblInd w:w="738" w:type="dxa"/>
      <w:tblLook w:val="04A0" w:firstRow="1" w:lastRow="0" w:firstColumn="1" w:lastColumn="0" w:noHBand="0" w:noVBand="1"/>
    </w:tblPr>
    <w:tblGrid>
      <w:gridCol w:w="6840"/>
      <w:gridCol w:w="6270"/>
    </w:tblGrid>
    <w:tr w:rsidR="00EB2373" w:rsidRPr="00A96E1E" w14:paraId="027C978C" w14:textId="77777777" w:rsidTr="00516D77">
      <w:trPr>
        <w:trHeight w:val="900"/>
      </w:trPr>
      <w:tc>
        <w:tcPr>
          <w:tcW w:w="6840" w:type="dxa"/>
          <w:shd w:val="clear" w:color="auto" w:fill="auto"/>
        </w:tcPr>
        <w:p w14:paraId="1383C287" w14:textId="27A3161B" w:rsidR="00EB2373" w:rsidRPr="00A96E1E" w:rsidRDefault="00EB2373" w:rsidP="00A96E1E">
          <w:pPr>
            <w:ind w:right="-86"/>
            <w:rPr>
              <w:rFonts w:ascii="Times" w:eastAsia="Times New Roman" w:hAnsi="Times"/>
              <w:noProof/>
            </w:rPr>
          </w:pPr>
          <w:r>
            <w:rPr>
              <w:noProof/>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EB2373" w:rsidRDefault="00EB237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EB2373" w:rsidRPr="00A96E1E" w:rsidRDefault="00EB237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EB2373" w:rsidRDefault="00EB237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50A43"/>
    <w:rsid w:val="0005100C"/>
    <w:rsid w:val="0005153A"/>
    <w:rsid w:val="00051FBD"/>
    <w:rsid w:val="0005499E"/>
    <w:rsid w:val="0006011A"/>
    <w:rsid w:val="00071A32"/>
    <w:rsid w:val="00076083"/>
    <w:rsid w:val="000854F1"/>
    <w:rsid w:val="00090BF6"/>
    <w:rsid w:val="00092D79"/>
    <w:rsid w:val="00093460"/>
    <w:rsid w:val="000A7527"/>
    <w:rsid w:val="000B1FCA"/>
    <w:rsid w:val="000B22E0"/>
    <w:rsid w:val="000B2C20"/>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F2002"/>
    <w:rsid w:val="000F2581"/>
    <w:rsid w:val="000F4B65"/>
    <w:rsid w:val="000F561B"/>
    <w:rsid w:val="000F6261"/>
    <w:rsid w:val="00103379"/>
    <w:rsid w:val="00105226"/>
    <w:rsid w:val="00110C04"/>
    <w:rsid w:val="00111F26"/>
    <w:rsid w:val="0011460B"/>
    <w:rsid w:val="00122AA4"/>
    <w:rsid w:val="00125AC7"/>
    <w:rsid w:val="0013230B"/>
    <w:rsid w:val="0013252F"/>
    <w:rsid w:val="001340B5"/>
    <w:rsid w:val="001345B1"/>
    <w:rsid w:val="00136404"/>
    <w:rsid w:val="00137D8A"/>
    <w:rsid w:val="001435B9"/>
    <w:rsid w:val="00143D0F"/>
    <w:rsid w:val="00147755"/>
    <w:rsid w:val="00157597"/>
    <w:rsid w:val="00160497"/>
    <w:rsid w:val="00161C10"/>
    <w:rsid w:val="00161C59"/>
    <w:rsid w:val="00162061"/>
    <w:rsid w:val="00163D07"/>
    <w:rsid w:val="001662E0"/>
    <w:rsid w:val="00175A36"/>
    <w:rsid w:val="00176AD5"/>
    <w:rsid w:val="00180C55"/>
    <w:rsid w:val="001820D8"/>
    <w:rsid w:val="001920E9"/>
    <w:rsid w:val="0019396D"/>
    <w:rsid w:val="001A489F"/>
    <w:rsid w:val="001A73BA"/>
    <w:rsid w:val="001B1565"/>
    <w:rsid w:val="001B3B1A"/>
    <w:rsid w:val="001B5133"/>
    <w:rsid w:val="001B6D2C"/>
    <w:rsid w:val="001B7AA6"/>
    <w:rsid w:val="001C4AB8"/>
    <w:rsid w:val="001C6D19"/>
    <w:rsid w:val="001D0D36"/>
    <w:rsid w:val="001D4FA7"/>
    <w:rsid w:val="001D5338"/>
    <w:rsid w:val="001D717A"/>
    <w:rsid w:val="001D7833"/>
    <w:rsid w:val="001E14BA"/>
    <w:rsid w:val="001F046E"/>
    <w:rsid w:val="001F71B9"/>
    <w:rsid w:val="00200827"/>
    <w:rsid w:val="0020115A"/>
    <w:rsid w:val="002027EB"/>
    <w:rsid w:val="00202BD8"/>
    <w:rsid w:val="00202E01"/>
    <w:rsid w:val="002056A7"/>
    <w:rsid w:val="0020600A"/>
    <w:rsid w:val="002066E5"/>
    <w:rsid w:val="00210B23"/>
    <w:rsid w:val="002117FB"/>
    <w:rsid w:val="002124CC"/>
    <w:rsid w:val="0021335F"/>
    <w:rsid w:val="00216134"/>
    <w:rsid w:val="00220DDB"/>
    <w:rsid w:val="00221EB4"/>
    <w:rsid w:val="00223850"/>
    <w:rsid w:val="00223BF1"/>
    <w:rsid w:val="00223F87"/>
    <w:rsid w:val="002242AA"/>
    <w:rsid w:val="00224D1A"/>
    <w:rsid w:val="002266F0"/>
    <w:rsid w:val="0023073F"/>
    <w:rsid w:val="00234B2D"/>
    <w:rsid w:val="00234B87"/>
    <w:rsid w:val="00237B12"/>
    <w:rsid w:val="002405F0"/>
    <w:rsid w:val="00242D2B"/>
    <w:rsid w:val="00244760"/>
    <w:rsid w:val="00244F9B"/>
    <w:rsid w:val="002560EF"/>
    <w:rsid w:val="00260622"/>
    <w:rsid w:val="00261A68"/>
    <w:rsid w:val="00262033"/>
    <w:rsid w:val="00263ACC"/>
    <w:rsid w:val="00266FB0"/>
    <w:rsid w:val="002744C7"/>
    <w:rsid w:val="002814F5"/>
    <w:rsid w:val="00282E2A"/>
    <w:rsid w:val="00290100"/>
    <w:rsid w:val="00291D7E"/>
    <w:rsid w:val="00293D7D"/>
    <w:rsid w:val="002A07F2"/>
    <w:rsid w:val="002A249D"/>
    <w:rsid w:val="002A6470"/>
    <w:rsid w:val="002B0DC4"/>
    <w:rsid w:val="002B66B4"/>
    <w:rsid w:val="002B703B"/>
    <w:rsid w:val="002C17B5"/>
    <w:rsid w:val="002D1BA8"/>
    <w:rsid w:val="002D7E56"/>
    <w:rsid w:val="002E4F3B"/>
    <w:rsid w:val="002F4616"/>
    <w:rsid w:val="002F48F5"/>
    <w:rsid w:val="002F6A23"/>
    <w:rsid w:val="003054A0"/>
    <w:rsid w:val="00310C9F"/>
    <w:rsid w:val="003118F2"/>
    <w:rsid w:val="00311A60"/>
    <w:rsid w:val="003146CE"/>
    <w:rsid w:val="003154F3"/>
    <w:rsid w:val="003224B5"/>
    <w:rsid w:val="00337053"/>
    <w:rsid w:val="00337B8E"/>
    <w:rsid w:val="003404A1"/>
    <w:rsid w:val="003453CC"/>
    <w:rsid w:val="003513F1"/>
    <w:rsid w:val="00351FEB"/>
    <w:rsid w:val="00352ECD"/>
    <w:rsid w:val="00357703"/>
    <w:rsid w:val="00361AB0"/>
    <w:rsid w:val="00363535"/>
    <w:rsid w:val="00363AFC"/>
    <w:rsid w:val="00364987"/>
    <w:rsid w:val="00364C33"/>
    <w:rsid w:val="00365252"/>
    <w:rsid w:val="00373421"/>
    <w:rsid w:val="003738EE"/>
    <w:rsid w:val="003749A1"/>
    <w:rsid w:val="00374D1C"/>
    <w:rsid w:val="00376155"/>
    <w:rsid w:val="003774A5"/>
    <w:rsid w:val="00382BB4"/>
    <w:rsid w:val="003847CF"/>
    <w:rsid w:val="0039397C"/>
    <w:rsid w:val="003966FE"/>
    <w:rsid w:val="003A1E14"/>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F08D1"/>
    <w:rsid w:val="003F1CE6"/>
    <w:rsid w:val="003F6B06"/>
    <w:rsid w:val="003F6BEC"/>
    <w:rsid w:val="003F6D78"/>
    <w:rsid w:val="004021D9"/>
    <w:rsid w:val="00402374"/>
    <w:rsid w:val="004101FE"/>
    <w:rsid w:val="0041521B"/>
    <w:rsid w:val="00417B9A"/>
    <w:rsid w:val="00420816"/>
    <w:rsid w:val="00423415"/>
    <w:rsid w:val="0043201A"/>
    <w:rsid w:val="00435855"/>
    <w:rsid w:val="004469E4"/>
    <w:rsid w:val="00454396"/>
    <w:rsid w:val="0046360C"/>
    <w:rsid w:val="00467E83"/>
    <w:rsid w:val="00472731"/>
    <w:rsid w:val="00477328"/>
    <w:rsid w:val="0047794C"/>
    <w:rsid w:val="004832E9"/>
    <w:rsid w:val="00483E51"/>
    <w:rsid w:val="00484690"/>
    <w:rsid w:val="00485EF4"/>
    <w:rsid w:val="00487B63"/>
    <w:rsid w:val="00490034"/>
    <w:rsid w:val="00490746"/>
    <w:rsid w:val="0049195D"/>
    <w:rsid w:val="00492EE8"/>
    <w:rsid w:val="00493316"/>
    <w:rsid w:val="00496CDA"/>
    <w:rsid w:val="004A10BE"/>
    <w:rsid w:val="004A4A54"/>
    <w:rsid w:val="004B07C5"/>
    <w:rsid w:val="004B13A8"/>
    <w:rsid w:val="004B2973"/>
    <w:rsid w:val="004B71AE"/>
    <w:rsid w:val="004C544E"/>
    <w:rsid w:val="004C59A8"/>
    <w:rsid w:val="004C6454"/>
    <w:rsid w:val="004C6CE5"/>
    <w:rsid w:val="004D4CB8"/>
    <w:rsid w:val="004D6B41"/>
    <w:rsid w:val="004E170D"/>
    <w:rsid w:val="004E6288"/>
    <w:rsid w:val="004E63AF"/>
    <w:rsid w:val="004E732E"/>
    <w:rsid w:val="004F21A7"/>
    <w:rsid w:val="004F4FBF"/>
    <w:rsid w:val="005072A9"/>
    <w:rsid w:val="00510AE4"/>
    <w:rsid w:val="005132AA"/>
    <w:rsid w:val="00516D77"/>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86716"/>
    <w:rsid w:val="00590477"/>
    <w:rsid w:val="00590816"/>
    <w:rsid w:val="00591440"/>
    <w:rsid w:val="0059408F"/>
    <w:rsid w:val="005954A5"/>
    <w:rsid w:val="005969AB"/>
    <w:rsid w:val="005A50A3"/>
    <w:rsid w:val="005A7DF6"/>
    <w:rsid w:val="005B18F6"/>
    <w:rsid w:val="005B1EDF"/>
    <w:rsid w:val="005B27EC"/>
    <w:rsid w:val="005B36C0"/>
    <w:rsid w:val="005D3BC4"/>
    <w:rsid w:val="005E5490"/>
    <w:rsid w:val="005E7E8C"/>
    <w:rsid w:val="005F3835"/>
    <w:rsid w:val="00600520"/>
    <w:rsid w:val="00605EDA"/>
    <w:rsid w:val="006066E4"/>
    <w:rsid w:val="00611FDF"/>
    <w:rsid w:val="00613973"/>
    <w:rsid w:val="006143A4"/>
    <w:rsid w:val="00616F92"/>
    <w:rsid w:val="0062031E"/>
    <w:rsid w:val="00621554"/>
    <w:rsid w:val="006230CE"/>
    <w:rsid w:val="0062528D"/>
    <w:rsid w:val="00632A4B"/>
    <w:rsid w:val="0063399C"/>
    <w:rsid w:val="00635672"/>
    <w:rsid w:val="0064261D"/>
    <w:rsid w:val="0064427C"/>
    <w:rsid w:val="00645BB3"/>
    <w:rsid w:val="0064790B"/>
    <w:rsid w:val="00650F7D"/>
    <w:rsid w:val="0065266F"/>
    <w:rsid w:val="006646BE"/>
    <w:rsid w:val="0067071E"/>
    <w:rsid w:val="0067163D"/>
    <w:rsid w:val="00671B37"/>
    <w:rsid w:val="006772C0"/>
    <w:rsid w:val="00677536"/>
    <w:rsid w:val="0068187D"/>
    <w:rsid w:val="00694159"/>
    <w:rsid w:val="0069612A"/>
    <w:rsid w:val="00697257"/>
    <w:rsid w:val="006A28D7"/>
    <w:rsid w:val="006A349B"/>
    <w:rsid w:val="006B0188"/>
    <w:rsid w:val="006B17D7"/>
    <w:rsid w:val="006B2F1E"/>
    <w:rsid w:val="006C0955"/>
    <w:rsid w:val="006C46B5"/>
    <w:rsid w:val="006C61EB"/>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5636"/>
    <w:rsid w:val="007B5679"/>
    <w:rsid w:val="007C3ED5"/>
    <w:rsid w:val="007C58A0"/>
    <w:rsid w:val="007C661F"/>
    <w:rsid w:val="007D054D"/>
    <w:rsid w:val="007D2F44"/>
    <w:rsid w:val="007D3F30"/>
    <w:rsid w:val="007D5190"/>
    <w:rsid w:val="007D51DC"/>
    <w:rsid w:val="007D7118"/>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D93"/>
    <w:rsid w:val="00832B4B"/>
    <w:rsid w:val="0083332D"/>
    <w:rsid w:val="00836434"/>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5BF9"/>
    <w:rsid w:val="00900204"/>
    <w:rsid w:val="00901E27"/>
    <w:rsid w:val="0090405E"/>
    <w:rsid w:val="00912AF5"/>
    <w:rsid w:val="00930682"/>
    <w:rsid w:val="00931926"/>
    <w:rsid w:val="0093615D"/>
    <w:rsid w:val="00937567"/>
    <w:rsid w:val="00940BCB"/>
    <w:rsid w:val="00943B3E"/>
    <w:rsid w:val="00943D39"/>
    <w:rsid w:val="009502CA"/>
    <w:rsid w:val="0095185F"/>
    <w:rsid w:val="0096173A"/>
    <w:rsid w:val="00962267"/>
    <w:rsid w:val="00964614"/>
    <w:rsid w:val="009737B4"/>
    <w:rsid w:val="00981900"/>
    <w:rsid w:val="00981D83"/>
    <w:rsid w:val="009828C1"/>
    <w:rsid w:val="00984074"/>
    <w:rsid w:val="00992816"/>
    <w:rsid w:val="009940A0"/>
    <w:rsid w:val="0099445E"/>
    <w:rsid w:val="009977C0"/>
    <w:rsid w:val="009A0A08"/>
    <w:rsid w:val="009A3931"/>
    <w:rsid w:val="009A56BE"/>
    <w:rsid w:val="009A6229"/>
    <w:rsid w:val="009B081B"/>
    <w:rsid w:val="009B33F2"/>
    <w:rsid w:val="009B35D3"/>
    <w:rsid w:val="009B538F"/>
    <w:rsid w:val="009C46CF"/>
    <w:rsid w:val="009C647A"/>
    <w:rsid w:val="009D10A3"/>
    <w:rsid w:val="009D5C1D"/>
    <w:rsid w:val="009D6EB4"/>
    <w:rsid w:val="009E41EC"/>
    <w:rsid w:val="00A027CB"/>
    <w:rsid w:val="00A04CD2"/>
    <w:rsid w:val="00A058A2"/>
    <w:rsid w:val="00A12B2E"/>
    <w:rsid w:val="00A12CE4"/>
    <w:rsid w:val="00A13D6C"/>
    <w:rsid w:val="00A15C77"/>
    <w:rsid w:val="00A16C38"/>
    <w:rsid w:val="00A2134B"/>
    <w:rsid w:val="00A23059"/>
    <w:rsid w:val="00A3407B"/>
    <w:rsid w:val="00A42098"/>
    <w:rsid w:val="00A42BEF"/>
    <w:rsid w:val="00A4424B"/>
    <w:rsid w:val="00A44266"/>
    <w:rsid w:val="00A444E5"/>
    <w:rsid w:val="00A533AF"/>
    <w:rsid w:val="00A5345C"/>
    <w:rsid w:val="00A54058"/>
    <w:rsid w:val="00A602B2"/>
    <w:rsid w:val="00A6285C"/>
    <w:rsid w:val="00A65998"/>
    <w:rsid w:val="00A6599B"/>
    <w:rsid w:val="00A6712E"/>
    <w:rsid w:val="00A74750"/>
    <w:rsid w:val="00A7757B"/>
    <w:rsid w:val="00A8252D"/>
    <w:rsid w:val="00A8291E"/>
    <w:rsid w:val="00A83DD7"/>
    <w:rsid w:val="00A858CB"/>
    <w:rsid w:val="00A90259"/>
    <w:rsid w:val="00A92327"/>
    <w:rsid w:val="00A92786"/>
    <w:rsid w:val="00A9311D"/>
    <w:rsid w:val="00A95948"/>
    <w:rsid w:val="00A96E1E"/>
    <w:rsid w:val="00A97EC4"/>
    <w:rsid w:val="00AA15BC"/>
    <w:rsid w:val="00AB082C"/>
    <w:rsid w:val="00AB5717"/>
    <w:rsid w:val="00AC1076"/>
    <w:rsid w:val="00AC2069"/>
    <w:rsid w:val="00AC2FF9"/>
    <w:rsid w:val="00AC364C"/>
    <w:rsid w:val="00AD166F"/>
    <w:rsid w:val="00AD18C2"/>
    <w:rsid w:val="00AD3A0C"/>
    <w:rsid w:val="00AD6E95"/>
    <w:rsid w:val="00AE5495"/>
    <w:rsid w:val="00AE624A"/>
    <w:rsid w:val="00AE6F15"/>
    <w:rsid w:val="00AE71FD"/>
    <w:rsid w:val="00AF113A"/>
    <w:rsid w:val="00AF6017"/>
    <w:rsid w:val="00B015A1"/>
    <w:rsid w:val="00B051A4"/>
    <w:rsid w:val="00B066EC"/>
    <w:rsid w:val="00B118B0"/>
    <w:rsid w:val="00B151F8"/>
    <w:rsid w:val="00B179DE"/>
    <w:rsid w:val="00B20D77"/>
    <w:rsid w:val="00B249E8"/>
    <w:rsid w:val="00B33C12"/>
    <w:rsid w:val="00B354CC"/>
    <w:rsid w:val="00B43C16"/>
    <w:rsid w:val="00B547A9"/>
    <w:rsid w:val="00B54FAA"/>
    <w:rsid w:val="00B6340E"/>
    <w:rsid w:val="00B74A0B"/>
    <w:rsid w:val="00B80EEB"/>
    <w:rsid w:val="00B83D88"/>
    <w:rsid w:val="00B86157"/>
    <w:rsid w:val="00B901C4"/>
    <w:rsid w:val="00B9057C"/>
    <w:rsid w:val="00B910FC"/>
    <w:rsid w:val="00B92377"/>
    <w:rsid w:val="00B949F9"/>
    <w:rsid w:val="00B96999"/>
    <w:rsid w:val="00B96A57"/>
    <w:rsid w:val="00BA2D27"/>
    <w:rsid w:val="00BA3220"/>
    <w:rsid w:val="00BA347E"/>
    <w:rsid w:val="00BA3722"/>
    <w:rsid w:val="00BA698F"/>
    <w:rsid w:val="00BB2D1B"/>
    <w:rsid w:val="00BB66B7"/>
    <w:rsid w:val="00BC236B"/>
    <w:rsid w:val="00BC6483"/>
    <w:rsid w:val="00BC7E28"/>
    <w:rsid w:val="00BD2A50"/>
    <w:rsid w:val="00BD3190"/>
    <w:rsid w:val="00BD43CD"/>
    <w:rsid w:val="00BD74C3"/>
    <w:rsid w:val="00BE5D86"/>
    <w:rsid w:val="00BF179F"/>
    <w:rsid w:val="00BF2591"/>
    <w:rsid w:val="00C034E4"/>
    <w:rsid w:val="00C03DA0"/>
    <w:rsid w:val="00C03DA6"/>
    <w:rsid w:val="00C03F40"/>
    <w:rsid w:val="00C076FF"/>
    <w:rsid w:val="00C07872"/>
    <w:rsid w:val="00C11296"/>
    <w:rsid w:val="00C117EE"/>
    <w:rsid w:val="00C24003"/>
    <w:rsid w:val="00C26FB5"/>
    <w:rsid w:val="00C277BA"/>
    <w:rsid w:val="00C3005C"/>
    <w:rsid w:val="00C31802"/>
    <w:rsid w:val="00C3202C"/>
    <w:rsid w:val="00C34A2A"/>
    <w:rsid w:val="00C34B0A"/>
    <w:rsid w:val="00C3630F"/>
    <w:rsid w:val="00C36A36"/>
    <w:rsid w:val="00C40AD1"/>
    <w:rsid w:val="00C4294B"/>
    <w:rsid w:val="00C56C3B"/>
    <w:rsid w:val="00C621C7"/>
    <w:rsid w:val="00C644F7"/>
    <w:rsid w:val="00C648E9"/>
    <w:rsid w:val="00C67DB1"/>
    <w:rsid w:val="00C805F9"/>
    <w:rsid w:val="00C822CA"/>
    <w:rsid w:val="00C87D4A"/>
    <w:rsid w:val="00C917E9"/>
    <w:rsid w:val="00CA6B98"/>
    <w:rsid w:val="00CB119F"/>
    <w:rsid w:val="00CB24F3"/>
    <w:rsid w:val="00CB31D5"/>
    <w:rsid w:val="00CB4589"/>
    <w:rsid w:val="00CB543E"/>
    <w:rsid w:val="00CC366A"/>
    <w:rsid w:val="00CD569B"/>
    <w:rsid w:val="00CD5ABB"/>
    <w:rsid w:val="00CE3B9E"/>
    <w:rsid w:val="00CE6AA7"/>
    <w:rsid w:val="00CF1FED"/>
    <w:rsid w:val="00CF4177"/>
    <w:rsid w:val="00D1003B"/>
    <w:rsid w:val="00D25585"/>
    <w:rsid w:val="00D25FE2"/>
    <w:rsid w:val="00D327F1"/>
    <w:rsid w:val="00D330FC"/>
    <w:rsid w:val="00D3581E"/>
    <w:rsid w:val="00D372B0"/>
    <w:rsid w:val="00D400D1"/>
    <w:rsid w:val="00D42C71"/>
    <w:rsid w:val="00D43361"/>
    <w:rsid w:val="00D53517"/>
    <w:rsid w:val="00D5357F"/>
    <w:rsid w:val="00D54DA9"/>
    <w:rsid w:val="00D5573A"/>
    <w:rsid w:val="00D57978"/>
    <w:rsid w:val="00D600A0"/>
    <w:rsid w:val="00D6057B"/>
    <w:rsid w:val="00D66309"/>
    <w:rsid w:val="00D913D9"/>
    <w:rsid w:val="00D92A65"/>
    <w:rsid w:val="00D979C7"/>
    <w:rsid w:val="00DA0E02"/>
    <w:rsid w:val="00DA622B"/>
    <w:rsid w:val="00DB0F76"/>
    <w:rsid w:val="00DB10EC"/>
    <w:rsid w:val="00DB3B9F"/>
    <w:rsid w:val="00DC0A4D"/>
    <w:rsid w:val="00DC2E97"/>
    <w:rsid w:val="00DD0C00"/>
    <w:rsid w:val="00DD61F4"/>
    <w:rsid w:val="00DE181E"/>
    <w:rsid w:val="00DE677B"/>
    <w:rsid w:val="00DE7942"/>
    <w:rsid w:val="00DF2EEA"/>
    <w:rsid w:val="00E001BB"/>
    <w:rsid w:val="00E05629"/>
    <w:rsid w:val="00E11066"/>
    <w:rsid w:val="00E158CC"/>
    <w:rsid w:val="00E16B9E"/>
    <w:rsid w:val="00E22640"/>
    <w:rsid w:val="00E34C9E"/>
    <w:rsid w:val="00E35E8D"/>
    <w:rsid w:val="00E41087"/>
    <w:rsid w:val="00E448F8"/>
    <w:rsid w:val="00E509CD"/>
    <w:rsid w:val="00E50EAD"/>
    <w:rsid w:val="00E5483A"/>
    <w:rsid w:val="00E634B2"/>
    <w:rsid w:val="00E6462E"/>
    <w:rsid w:val="00E6529A"/>
    <w:rsid w:val="00E67678"/>
    <w:rsid w:val="00E75DD9"/>
    <w:rsid w:val="00E76322"/>
    <w:rsid w:val="00E80A1E"/>
    <w:rsid w:val="00E81A31"/>
    <w:rsid w:val="00E84D88"/>
    <w:rsid w:val="00E90CD0"/>
    <w:rsid w:val="00E930A9"/>
    <w:rsid w:val="00E95DEF"/>
    <w:rsid w:val="00E9614A"/>
    <w:rsid w:val="00EA0A82"/>
    <w:rsid w:val="00EA2F25"/>
    <w:rsid w:val="00EA5BAE"/>
    <w:rsid w:val="00EA5E49"/>
    <w:rsid w:val="00EA75EC"/>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50CA"/>
    <w:rsid w:val="00F00111"/>
    <w:rsid w:val="00F01E4D"/>
    <w:rsid w:val="00F02265"/>
    <w:rsid w:val="00F06507"/>
    <w:rsid w:val="00F076AB"/>
    <w:rsid w:val="00F10BB2"/>
    <w:rsid w:val="00F11C47"/>
    <w:rsid w:val="00F12A1B"/>
    <w:rsid w:val="00F2120A"/>
    <w:rsid w:val="00F215F7"/>
    <w:rsid w:val="00F2254A"/>
    <w:rsid w:val="00F24FCA"/>
    <w:rsid w:val="00F2768D"/>
    <w:rsid w:val="00F41019"/>
    <w:rsid w:val="00F43690"/>
    <w:rsid w:val="00F516D5"/>
    <w:rsid w:val="00F521A8"/>
    <w:rsid w:val="00F623F3"/>
    <w:rsid w:val="00F62B91"/>
    <w:rsid w:val="00F74C1C"/>
    <w:rsid w:val="00F754CF"/>
    <w:rsid w:val="00F75573"/>
    <w:rsid w:val="00F76510"/>
    <w:rsid w:val="00F77622"/>
    <w:rsid w:val="00F908D2"/>
    <w:rsid w:val="00F91F6B"/>
    <w:rsid w:val="00F92B34"/>
    <w:rsid w:val="00F945F9"/>
    <w:rsid w:val="00F95572"/>
    <w:rsid w:val="00FA2E68"/>
    <w:rsid w:val="00FA6774"/>
    <w:rsid w:val="00FB0B5D"/>
    <w:rsid w:val="00FB1E3C"/>
    <w:rsid w:val="00FB3ECC"/>
    <w:rsid w:val="00FB5D89"/>
    <w:rsid w:val="00FC022C"/>
    <w:rsid w:val="00FC4BA1"/>
    <w:rsid w:val="00FD003F"/>
    <w:rsid w:val="00FD0A32"/>
    <w:rsid w:val="00FD0A71"/>
    <w:rsid w:val="00FD4598"/>
    <w:rsid w:val="00FE1BFC"/>
    <w:rsid w:val="00FE3D6E"/>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EC7B527-C662-40E4-BFBD-1EAF7BE42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Pages>
  <Words>24740</Words>
  <Characters>141019</Characters>
  <Application>Microsoft Office Word</Application>
  <DocSecurity>0</DocSecurity>
  <Lines>1175</Lines>
  <Paragraphs>330</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5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33</cp:revision>
  <cp:lastPrinted>2018-10-04T22:38:00Z</cp:lastPrinted>
  <dcterms:created xsi:type="dcterms:W3CDTF">2018-10-15T21:44:00Z</dcterms:created>
  <dcterms:modified xsi:type="dcterms:W3CDTF">2018-10-16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